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F16C71">
      <w:pPr>
        <w:pStyle w:val="Title"/>
      </w:pPr>
      <w:r>
        <w:tab/>
      </w:r>
      <w:r w:rsidRPr="00B97634">
        <w:t>Case Study</w:t>
      </w:r>
    </w:p>
    <w:sdt>
      <w:sdtPr>
        <w:alias w:val="Author Name(s), First M. Last, Omit Titles and Degrees:"/>
        <w:tag w:val="Author Name(s), First M. Last, Omit Titles and Degrees:"/>
        <w:id w:val="-1736158886"/>
        <w:placeholder>
          <w:docPart w:val="6B7BC14876AE445C96B841FF3D9165E6"/>
        </w:placeholder>
        <w:temporary/>
        <w:showingPlcHdr/>
        <w15:appearance w15:val="hidden"/>
        <w:text/>
      </w:sdtPr>
      <w:sdtEndPr/>
      <w:sdtContent>
        <w:p w:rsidR="00B823AA" w:rsidRDefault="00F16C71" w:rsidP="00B823AA">
          <w:pPr>
            <w:pStyle w:val="Title2"/>
          </w:pPr>
          <w:r>
            <w:t>[Author Name(s), First M. Last, Omit Titles and Degrees]</w:t>
          </w:r>
        </w:p>
      </w:sdtContent>
    </w:sdt>
    <w:p w:rsidR="00E81978" w:rsidRDefault="00F16C71"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D151D3" w:rsidRDefault="00D151D3" w:rsidP="00B97634">
      <w:pPr>
        <w:pStyle w:val="Title2"/>
        <w:jc w:val="left"/>
      </w:pPr>
    </w:p>
    <w:p w:rsidR="00DB585C" w:rsidRDefault="00F16C71" w:rsidP="00DB585C">
      <w:pPr>
        <w:jc w:val="center"/>
      </w:pPr>
      <w:r>
        <w:lastRenderedPageBreak/>
        <w:t>Abstract</w:t>
      </w:r>
    </w:p>
    <w:p w:rsidR="00DB585C" w:rsidRDefault="00F16C71" w:rsidP="00DB585C">
      <w:pPr>
        <w:ind w:firstLine="0"/>
      </w:pPr>
      <w:r>
        <w:tab/>
        <w:t>The study represents the methods that are commonly used for</w:t>
      </w:r>
      <w:r w:rsidR="005411AF">
        <w:t xml:space="preserve"> keeping the data or the information of the systems of companies safe from being hacked. The threats have been increased in recent years so the policy changes have been made and the </w:t>
      </w:r>
      <w:r w:rsidR="00EA1555">
        <w:t xml:space="preserve">emphasis on </w:t>
      </w:r>
      <w:proofErr w:type="spellStart"/>
      <w:r w:rsidR="00EA1555">
        <w:t>cybersecurity</w:t>
      </w:r>
      <w:proofErr w:type="spellEnd"/>
      <w:r w:rsidR="00EA1555">
        <w:t xml:space="preserve"> has been increased and developed more. In this study, the focus is more on the IDS that is the Intrusion Detection System. It is one of the systems that are used against any possible breach into the data.</w:t>
      </w:r>
    </w:p>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DB585C" w:rsidRDefault="00DB585C" w:rsidP="001E08B4"/>
    <w:p w:rsidR="00B97634" w:rsidRDefault="00F16C71" w:rsidP="001E08B4">
      <w:r>
        <w:t>On</w:t>
      </w:r>
      <w:r w:rsidRPr="00B97634">
        <w:t xml:space="preserve">e of the most </w:t>
      </w:r>
      <w:r w:rsidR="005120D3" w:rsidRPr="00B97634">
        <w:t>vital</w:t>
      </w:r>
      <w:r w:rsidRPr="00B97634">
        <w:t xml:space="preserve"> </w:t>
      </w:r>
      <w:r w:rsidR="005120D3" w:rsidRPr="00B97634">
        <w:t>subjects</w:t>
      </w:r>
      <w:r w:rsidRPr="00B97634">
        <w:t xml:space="preserve"> on the </w:t>
      </w:r>
      <w:r w:rsidR="005120D3" w:rsidRPr="00B97634">
        <w:t>plans</w:t>
      </w:r>
      <w:r w:rsidRPr="00B97634">
        <w:t xml:space="preserve"> of </w:t>
      </w:r>
      <w:r w:rsidR="005120D3" w:rsidRPr="00B97634">
        <w:t>firm</w:t>
      </w:r>
      <w:r w:rsidRPr="00B97634">
        <w:t xml:space="preserve"> leaders and </w:t>
      </w:r>
      <w:r w:rsidR="005120D3">
        <w:t>panel</w:t>
      </w:r>
      <w:r w:rsidRPr="00B97634">
        <w:t xml:space="preserve"> of </w:t>
      </w:r>
      <w:r w:rsidR="005120D3" w:rsidRPr="00B97634">
        <w:t>managers</w:t>
      </w:r>
      <w:r>
        <w:t xml:space="preserve"> is </w:t>
      </w:r>
      <w:proofErr w:type="spellStart"/>
      <w:r w:rsidR="00C438C0">
        <w:t>cybersecurity</w:t>
      </w:r>
      <w:proofErr w:type="spellEnd"/>
      <w:r w:rsidRPr="00B97634">
        <w:t xml:space="preserve">. Nearly every single week, there are </w:t>
      </w:r>
      <w:r>
        <w:t>some new cases</w:t>
      </w:r>
      <w:r w:rsidRPr="00B97634">
        <w:t xml:space="preserve"> </w:t>
      </w:r>
      <w:r>
        <w:t>of</w:t>
      </w:r>
      <w:r w:rsidRPr="00B97634">
        <w:t xml:space="preserve"> information </w:t>
      </w:r>
      <w:r>
        <w:t>hackings</w:t>
      </w:r>
      <w:r w:rsidRPr="00B97634">
        <w:t xml:space="preserve"> affecting </w:t>
      </w:r>
      <w:r w:rsidR="00965151" w:rsidRPr="00B97634">
        <w:t>loads</w:t>
      </w:r>
      <w:r w:rsidRPr="00B97634">
        <w:t xml:space="preserve"> of </w:t>
      </w:r>
      <w:r w:rsidR="00965151" w:rsidRPr="00B97634">
        <w:t>consumer</w:t>
      </w:r>
      <w:r w:rsidRPr="00B97634">
        <w:t xml:space="preserve"> </w:t>
      </w:r>
      <w:r w:rsidR="00965151">
        <w:t>information</w:t>
      </w:r>
      <w:r w:rsidRPr="00B97634">
        <w:t xml:space="preserve">, </w:t>
      </w:r>
      <w:r w:rsidR="008738CB">
        <w:t>credit</w:t>
      </w:r>
      <w:r w:rsidRPr="00B97634">
        <w:t xml:space="preserve"> card data, and </w:t>
      </w:r>
      <w:r w:rsidR="008738CB">
        <w:t>leakage</w:t>
      </w:r>
      <w:r w:rsidRPr="00B97634">
        <w:t xml:space="preserve"> of</w:t>
      </w:r>
      <w:r w:rsidR="00F57B0C">
        <w:t xml:space="preserve"> the secrets of</w:t>
      </w:r>
      <w:r w:rsidRPr="00B97634">
        <w:t xml:space="preserve"> </w:t>
      </w:r>
      <w:r w:rsidR="008738CB" w:rsidRPr="00B97634">
        <w:t>occupation</w:t>
      </w:r>
      <w:r w:rsidR="00F57B0C">
        <w:t xml:space="preserve">. </w:t>
      </w:r>
      <w:r w:rsidRPr="00B97634">
        <w:t>The cyber threats</w:t>
      </w:r>
      <w:r w:rsidR="00E34299">
        <w:t xml:space="preserve"> sources</w:t>
      </w:r>
      <w:r w:rsidRPr="00B97634">
        <w:t xml:space="preserve"> </w:t>
      </w:r>
      <w:r w:rsidR="00E34299">
        <w:t>have increased</w:t>
      </w:r>
      <w:r w:rsidRPr="00B97634">
        <w:t xml:space="preserve"> in </w:t>
      </w:r>
      <w:r w:rsidR="00E34299" w:rsidRPr="00B97634">
        <w:t>intricacy</w:t>
      </w:r>
      <w:r w:rsidRPr="00B97634">
        <w:t xml:space="preserve"> and </w:t>
      </w:r>
      <w:r w:rsidR="00E34299" w:rsidRPr="00B97634">
        <w:t>infamous</w:t>
      </w:r>
      <w:r w:rsidRPr="00B97634">
        <w:t xml:space="preserve"> </w:t>
      </w:r>
      <w:r w:rsidR="00E34299">
        <w:t>intention</w:t>
      </w:r>
      <w:r w:rsidRPr="00B97634">
        <w:t xml:space="preserve">. </w:t>
      </w:r>
      <w:r w:rsidR="001E08B4">
        <w:t xml:space="preserve">The </w:t>
      </w:r>
      <w:proofErr w:type="spellStart"/>
      <w:r w:rsidR="001E08B4">
        <w:t>cybersecurity</w:t>
      </w:r>
      <w:proofErr w:type="spellEnd"/>
      <w:r w:rsidR="001E08B4">
        <w:t xml:space="preserve"> experts from the company not only need to secure the data against any possible hackers but also they have to find a way to make it secure from the foreign intrusion in the data by the governments and the professional hacking organizations.</w:t>
      </w:r>
      <w:r w:rsidR="00BF3C9D">
        <w:t xml:space="preserve"> </w:t>
      </w:r>
      <w:r w:rsidRPr="00B97634">
        <w:t>The</w:t>
      </w:r>
      <w:r w:rsidR="001E08B4">
        <w:t>se are</w:t>
      </w:r>
      <w:r w:rsidRPr="00B97634">
        <w:t xml:space="preserve"> </w:t>
      </w:r>
      <w:r w:rsidR="001E08B4">
        <w:t>mostly the</w:t>
      </w:r>
      <w:r w:rsidRPr="00B97634">
        <w:t xml:space="preserve"> </w:t>
      </w:r>
      <w:r w:rsidR="001E08B4" w:rsidRPr="00B97634">
        <w:t>societies</w:t>
      </w:r>
      <w:r w:rsidRPr="00B97634">
        <w:t xml:space="preserve"> with </w:t>
      </w:r>
      <w:r w:rsidR="001E08B4" w:rsidRPr="00B97634">
        <w:t>unrelenting</w:t>
      </w:r>
      <w:r w:rsidRPr="00B97634">
        <w:t xml:space="preserve"> </w:t>
      </w:r>
      <w:r w:rsidR="001E08B4">
        <w:t>purpose</w:t>
      </w:r>
      <w:r w:rsidRPr="00B97634">
        <w:t xml:space="preserve"> and the </w:t>
      </w:r>
      <w:r w:rsidR="001E08B4" w:rsidRPr="00B97634">
        <w:t>competence</w:t>
      </w:r>
      <w:r w:rsidRPr="00B97634">
        <w:t xml:space="preserve"> to </w:t>
      </w:r>
      <w:r w:rsidR="001E08B4">
        <w:t>originate</w:t>
      </w:r>
      <w:r w:rsidRPr="00B97634">
        <w:t xml:space="preserve"> real harm to </w:t>
      </w:r>
      <w:r w:rsidR="001E08B4">
        <w:t>the</w:t>
      </w:r>
      <w:r w:rsidRPr="00B97634">
        <w:t xml:space="preserve"> organization.</w:t>
      </w:r>
    </w:p>
    <w:p w:rsidR="003B38CE" w:rsidRDefault="00F16C71" w:rsidP="00161CE0">
      <w:r>
        <w:t>The fact is t</w:t>
      </w:r>
      <w:r w:rsidR="00BF3C9D">
        <w:t>hat in the past few years the cyber-attacks</w:t>
      </w:r>
      <w:r>
        <w:t xml:space="preserve"> were occurring so frequently that the concep</w:t>
      </w:r>
      <w:r>
        <w:t>t of the organization for the security shifted from what they will do if they are attached to what they will do when they are attacked</w:t>
      </w:r>
      <w:r w:rsidR="004F6871" w:rsidRPr="004F6871">
        <w:t xml:space="preserve">. The best-prepared </w:t>
      </w:r>
      <w:r w:rsidR="00BF3C9D">
        <w:t>organizations and businesses</w:t>
      </w:r>
      <w:r w:rsidR="004F6871" w:rsidRPr="004F6871">
        <w:t xml:space="preserve"> are </w:t>
      </w:r>
      <w:r w:rsidR="00BF3C9D">
        <w:t>changing</w:t>
      </w:r>
      <w:r w:rsidR="004F6871" w:rsidRPr="004F6871">
        <w:t xml:space="preserve"> their </w:t>
      </w:r>
      <w:proofErr w:type="spellStart"/>
      <w:r w:rsidR="004F6871" w:rsidRPr="004F6871">
        <w:t>cybersecurity</w:t>
      </w:r>
      <w:proofErr w:type="spellEnd"/>
      <w:r w:rsidR="004F6871" w:rsidRPr="004F6871">
        <w:t xml:space="preserve"> </w:t>
      </w:r>
      <w:r w:rsidR="00BF3C9D" w:rsidRPr="004F6871">
        <w:t>policies</w:t>
      </w:r>
      <w:r w:rsidR="004F6871" w:rsidRPr="004F6871">
        <w:t xml:space="preserve"> from </w:t>
      </w:r>
      <w:r w:rsidR="00BF3C9D" w:rsidRPr="004F6871">
        <w:t>concentrating</w:t>
      </w:r>
      <w:r w:rsidR="004F6871" w:rsidRPr="004F6871">
        <w:t xml:space="preserve"> on </w:t>
      </w:r>
      <w:r w:rsidRPr="004F6871">
        <w:t>entire</w:t>
      </w:r>
      <w:r w:rsidR="004F6871" w:rsidRPr="004F6871">
        <w:t xml:space="preserve"> </w:t>
      </w:r>
      <w:r w:rsidRPr="004F6871">
        <w:t>pr</w:t>
      </w:r>
      <w:r w:rsidRPr="004F6871">
        <w:t>eclusion</w:t>
      </w:r>
      <w:r w:rsidR="004F6871" w:rsidRPr="004F6871">
        <w:t xml:space="preserve"> to </w:t>
      </w:r>
      <w:r w:rsidRPr="004F6871">
        <w:t>applying</w:t>
      </w:r>
      <w:r w:rsidR="004F6871" w:rsidRPr="004F6871">
        <w:t xml:space="preserve"> </w:t>
      </w:r>
      <w:r w:rsidRPr="004F6871">
        <w:t>methods</w:t>
      </w:r>
      <w:r w:rsidR="004F6871" w:rsidRPr="004F6871">
        <w:t xml:space="preserve"> to </w:t>
      </w:r>
      <w:r w:rsidRPr="004F6871">
        <w:t>rapidly</w:t>
      </w:r>
      <w:r w:rsidR="004F6871" w:rsidRPr="004F6871">
        <w:t xml:space="preserve"> </w:t>
      </w:r>
      <w:r w:rsidR="00BF3C9D" w:rsidRPr="004F6871">
        <w:t>perceive</w:t>
      </w:r>
      <w:r w:rsidR="004F6871" w:rsidRPr="004F6871">
        <w:t xml:space="preserve"> </w:t>
      </w:r>
      <w:r w:rsidR="00BF3C9D" w:rsidRPr="004F6871">
        <w:t>gaps</w:t>
      </w:r>
      <w:r w:rsidR="004F6871" w:rsidRPr="004F6871">
        <w:t xml:space="preserve"> and </w:t>
      </w:r>
      <w:r w:rsidR="00BF3C9D" w:rsidRPr="004F6871">
        <w:t>bound</w:t>
      </w:r>
      <w:r w:rsidR="004F6871" w:rsidRPr="004F6871">
        <w:t xml:space="preserve"> the </w:t>
      </w:r>
      <w:r w:rsidR="00BF3C9D" w:rsidRPr="004F6871">
        <w:t>loss</w:t>
      </w:r>
      <w:r w:rsidR="004F6871" w:rsidRPr="004F6871">
        <w:t xml:space="preserve"> once a </w:t>
      </w:r>
      <w:r w:rsidR="00BF3C9D" w:rsidRPr="004F6871">
        <w:t>gap</w:t>
      </w:r>
      <w:r w:rsidR="004F6871" w:rsidRPr="004F6871">
        <w:t xml:space="preserve"> has been </w:t>
      </w:r>
      <w:r w:rsidR="00BF3C9D" w:rsidRPr="004F6871">
        <w:t>established</w:t>
      </w:r>
      <w:r w:rsidR="004F6871" w:rsidRPr="004F6871">
        <w:t>.</w:t>
      </w:r>
      <w:r w:rsidR="00161CE0">
        <w:t xml:space="preserve"> </w:t>
      </w:r>
      <w:r w:rsidR="00BF3C9D">
        <w:t xml:space="preserve">The businesses and the organizations that are still growing and are small, are more vulnerable to these cyber-attacks as they do not have the required </w:t>
      </w:r>
      <w:r w:rsidR="00161CE0">
        <w:t>budget for the security of the data and the information.</w:t>
      </w:r>
      <w:r w:rsidR="00A249EB">
        <w:t xml:space="preserve"> One of the most common and vital steps towards efficient data protection is to know what data is kept and where it is kept. Large corporates use data discovery tools to scan company networks </w:t>
      </w:r>
      <w:r w:rsidR="00290D33">
        <w:t xml:space="preserve">for the confidential and secretive information while finding the data on the devices that </w:t>
      </w:r>
      <w:r w:rsidR="00290D33">
        <w:lastRenderedPageBreak/>
        <w:t xml:space="preserve">are not authorized to fetch it they instantly delete or encrypt it. </w:t>
      </w:r>
      <w:r w:rsidR="0061754E">
        <w:t>Intrusion detection is another process used for monitoring the events that occur in your network</w:t>
      </w:r>
      <w:r w:rsidR="0076175C">
        <w:t xml:space="preserve"> and to analyze them. It is a process of performing intrusion detection and then discontinuing the identified occurring.  </w:t>
      </w:r>
    </w:p>
    <w:p w:rsidR="0076175C" w:rsidRPr="0076175C" w:rsidRDefault="00F16C71" w:rsidP="0050611B">
      <w:r w:rsidRPr="0076175C">
        <w:t xml:space="preserve">A </w:t>
      </w:r>
      <w:r w:rsidR="0050611B" w:rsidRPr="0076175C">
        <w:t>usual</w:t>
      </w:r>
      <w:r w:rsidRPr="0076175C">
        <w:t xml:space="preserve"> business </w:t>
      </w:r>
      <w:r w:rsidR="0050611B" w:rsidRPr="0076175C">
        <w:t>setup</w:t>
      </w:r>
      <w:r w:rsidRPr="0076175C">
        <w:t xml:space="preserve"> has </w:t>
      </w:r>
      <w:r w:rsidR="0050611B" w:rsidRPr="0076175C">
        <w:t>more than a few</w:t>
      </w:r>
      <w:r w:rsidRPr="0076175C">
        <w:t xml:space="preserve"> </w:t>
      </w:r>
      <w:r w:rsidR="0050611B" w:rsidRPr="0076175C">
        <w:t>entrance</w:t>
      </w:r>
      <w:r w:rsidRPr="0076175C">
        <w:t xml:space="preserve"> </w:t>
      </w:r>
      <w:r w:rsidR="0050611B">
        <w:t>points</w:t>
      </w:r>
      <w:r w:rsidRPr="0076175C">
        <w:t xml:space="preserve"> to other </w:t>
      </w:r>
      <w:r w:rsidR="0050611B">
        <w:t>setups</w:t>
      </w:r>
      <w:r w:rsidRPr="0076175C">
        <w:t xml:space="preserve">, both </w:t>
      </w:r>
      <w:r w:rsidR="0050611B" w:rsidRPr="0076175C">
        <w:t>communal</w:t>
      </w:r>
      <w:r w:rsidRPr="0076175C">
        <w:t xml:space="preserve"> and private. The challenge is </w:t>
      </w:r>
      <w:r w:rsidR="0050611B" w:rsidRPr="0076175C">
        <w:t>upholding</w:t>
      </w:r>
      <w:r w:rsidRPr="0076175C">
        <w:t xml:space="preserve"> the </w:t>
      </w:r>
      <w:r w:rsidR="0050611B" w:rsidRPr="0076175C">
        <w:t>safekeeping</w:t>
      </w:r>
      <w:r w:rsidRPr="0076175C">
        <w:t xml:space="preserve"> of these </w:t>
      </w:r>
      <w:r w:rsidR="0050611B" w:rsidRPr="0076175C">
        <w:t>setups</w:t>
      </w:r>
      <w:r w:rsidRPr="0076175C">
        <w:t xml:space="preserve"> while keeping them </w:t>
      </w:r>
      <w:r w:rsidR="0050611B">
        <w:t>accessible</w:t>
      </w:r>
      <w:r w:rsidRPr="0076175C">
        <w:t xml:space="preserve"> to their </w:t>
      </w:r>
      <w:r w:rsidR="0050611B" w:rsidRPr="0076175C">
        <w:t>clients</w:t>
      </w:r>
      <w:r w:rsidRPr="0076175C">
        <w:t xml:space="preserve">. </w:t>
      </w:r>
      <w:r w:rsidR="0050611B" w:rsidRPr="0076175C">
        <w:t>At this time</w:t>
      </w:r>
      <w:r w:rsidRPr="0076175C">
        <w:t xml:space="preserve">, </w:t>
      </w:r>
      <w:r w:rsidR="0050611B" w:rsidRPr="0076175C">
        <w:t>outbreaks</w:t>
      </w:r>
      <w:r w:rsidRPr="0076175C">
        <w:t xml:space="preserve"> are so </w:t>
      </w:r>
      <w:r w:rsidR="0050611B" w:rsidRPr="0076175C">
        <w:t>refined</w:t>
      </w:r>
      <w:r w:rsidRPr="0076175C">
        <w:t xml:space="preserve"> that they can </w:t>
      </w:r>
      <w:r w:rsidR="0050611B" w:rsidRPr="0076175C">
        <w:t>impede</w:t>
      </w:r>
      <w:r w:rsidRPr="0076175C">
        <w:t xml:space="preserve"> the </w:t>
      </w:r>
      <w:r w:rsidR="0050611B" w:rsidRPr="0076175C">
        <w:t>paramount</w:t>
      </w:r>
      <w:r w:rsidRPr="0076175C">
        <w:t xml:space="preserve"> </w:t>
      </w:r>
      <w:r w:rsidR="0050611B" w:rsidRPr="0076175C">
        <w:t>safety</w:t>
      </w:r>
      <w:r w:rsidRPr="0076175C">
        <w:t xml:space="preserve"> </w:t>
      </w:r>
      <w:r w:rsidR="0050611B" w:rsidRPr="0076175C">
        <w:t>structures</w:t>
      </w:r>
      <w:r w:rsidRPr="0076175C">
        <w:t xml:space="preserve">, </w:t>
      </w:r>
      <w:r w:rsidR="0050611B" w:rsidRPr="0076175C">
        <w:t>particularly</w:t>
      </w:r>
      <w:r w:rsidRPr="0076175C">
        <w:t xml:space="preserve"> those that </w:t>
      </w:r>
      <w:r w:rsidR="0050611B">
        <w:t>yet</w:t>
      </w:r>
      <w:r w:rsidRPr="0076175C">
        <w:t xml:space="preserve"> </w:t>
      </w:r>
      <w:r w:rsidR="0050611B" w:rsidRPr="0076175C">
        <w:t>work</w:t>
      </w:r>
      <w:r w:rsidRPr="0076175C">
        <w:t xml:space="preserve"> under the </w:t>
      </w:r>
      <w:r w:rsidR="0050611B" w:rsidRPr="0076175C">
        <w:t>supposition</w:t>
      </w:r>
      <w:r w:rsidRPr="0076175C">
        <w:t xml:space="preserve"> that </w:t>
      </w:r>
      <w:r w:rsidR="0050611B" w:rsidRPr="0076175C">
        <w:t>systems</w:t>
      </w:r>
      <w:r w:rsidRPr="0076175C">
        <w:t xml:space="preserve"> </w:t>
      </w:r>
      <w:r w:rsidR="0050611B">
        <w:t>may</w:t>
      </w:r>
      <w:r w:rsidRPr="0076175C">
        <w:t xml:space="preserve"> be </w:t>
      </w:r>
      <w:r w:rsidR="0050611B" w:rsidRPr="0076175C">
        <w:t>protected</w:t>
      </w:r>
      <w:r w:rsidRPr="0076175C">
        <w:t xml:space="preserve"> by</w:t>
      </w:r>
      <w:r w:rsidRPr="0076175C">
        <w:t xml:space="preserve"> encryption or firewalls. </w:t>
      </w:r>
      <w:r w:rsidR="0050611B" w:rsidRPr="0076175C">
        <w:t>Unluckily</w:t>
      </w:r>
      <w:r w:rsidRPr="0076175C">
        <w:t xml:space="preserve">, those </w:t>
      </w:r>
      <w:r w:rsidR="0050611B" w:rsidRPr="0076175C">
        <w:t>machiner</w:t>
      </w:r>
      <w:r w:rsidRPr="0076175C">
        <w:t xml:space="preserve">y </w:t>
      </w:r>
      <w:r w:rsidR="0050611B">
        <w:t>singly</w:t>
      </w:r>
      <w:r w:rsidRPr="0076175C">
        <w:t xml:space="preserve"> are not </w:t>
      </w:r>
      <w:r w:rsidR="0050611B" w:rsidRPr="0076175C">
        <w:t>enough</w:t>
      </w:r>
      <w:r w:rsidRPr="0076175C">
        <w:t xml:space="preserve"> to counter </w:t>
      </w:r>
      <w:r w:rsidR="0050611B">
        <w:t>the attacks these days.</w:t>
      </w:r>
    </w:p>
    <w:p w:rsidR="00235C81" w:rsidRDefault="00F16C71" w:rsidP="00235C81">
      <w:r w:rsidRPr="0076175C">
        <w:t xml:space="preserve">Intrusion detection systems (IDS) and intrusion prevention systems (IPS) </w:t>
      </w:r>
      <w:r w:rsidR="0050611B" w:rsidRPr="0076175C">
        <w:t>continuously</w:t>
      </w:r>
      <w:r w:rsidRPr="0076175C">
        <w:t xml:space="preserve"> </w:t>
      </w:r>
      <w:r w:rsidR="0050611B" w:rsidRPr="0076175C">
        <w:t>guard</w:t>
      </w:r>
      <w:r w:rsidRPr="0076175C">
        <w:t xml:space="preserve"> your </w:t>
      </w:r>
      <w:r w:rsidR="0050611B" w:rsidRPr="0076175C">
        <w:t>system</w:t>
      </w:r>
      <w:r w:rsidRPr="0076175C">
        <w:t xml:space="preserve">, </w:t>
      </w:r>
      <w:r w:rsidR="0050611B" w:rsidRPr="0076175C">
        <w:t>recognizing</w:t>
      </w:r>
      <w:r w:rsidRPr="0076175C">
        <w:t xml:space="preserve"> </w:t>
      </w:r>
      <w:r w:rsidR="0050611B" w:rsidRPr="0076175C">
        <w:t>likely</w:t>
      </w:r>
      <w:r w:rsidRPr="0076175C">
        <w:t xml:space="preserve"> </w:t>
      </w:r>
      <w:r w:rsidR="0050611B" w:rsidRPr="0076175C">
        <w:t>happenings</w:t>
      </w:r>
      <w:r w:rsidRPr="0076175C">
        <w:t xml:space="preserve"> and </w:t>
      </w:r>
      <w:r w:rsidR="0050611B" w:rsidRPr="0076175C">
        <w:t>sorting</w:t>
      </w:r>
      <w:r w:rsidRPr="0076175C">
        <w:t xml:space="preserve"> </w:t>
      </w:r>
      <w:r w:rsidR="0050611B" w:rsidRPr="0076175C">
        <w:t>data</w:t>
      </w:r>
      <w:r w:rsidRPr="0076175C">
        <w:t xml:space="preserve"> </w:t>
      </w:r>
      <w:r w:rsidR="0050611B">
        <w:t>regarding</w:t>
      </w:r>
      <w:r w:rsidRPr="0076175C">
        <w:t xml:space="preserve"> them, </w:t>
      </w:r>
      <w:r w:rsidR="0050611B" w:rsidRPr="0076175C">
        <w:t>discontinuing</w:t>
      </w:r>
      <w:r w:rsidRPr="0076175C">
        <w:t xml:space="preserve"> the </w:t>
      </w:r>
      <w:r w:rsidR="0050611B" w:rsidRPr="0076175C">
        <w:t>events</w:t>
      </w:r>
      <w:r w:rsidRPr="0076175C">
        <w:t xml:space="preserve">, and </w:t>
      </w:r>
      <w:r w:rsidR="0050611B" w:rsidRPr="0076175C">
        <w:t>broadcasting</w:t>
      </w:r>
      <w:r w:rsidRPr="0076175C">
        <w:t xml:space="preserve"> them to </w:t>
      </w:r>
      <w:r w:rsidR="0050611B" w:rsidRPr="0076175C">
        <w:t>safekeeping</w:t>
      </w:r>
      <w:r w:rsidRPr="0076175C">
        <w:t xml:space="preserve"> </w:t>
      </w:r>
      <w:r w:rsidR="0050611B" w:rsidRPr="0076175C">
        <w:t>managers</w:t>
      </w:r>
      <w:r w:rsidR="00235C81">
        <w:t xml:space="preserve"> </w:t>
      </w:r>
      <w:r w:rsidR="00235C81">
        <w:fldChar w:fldCharType="begin"/>
      </w:r>
      <w:r w:rsidR="00235C81">
        <w:instrText xml:space="preserve"> ADDIN ZOTERO_ITEM CSL_CITATION {"citationID":"N9x3kV7f","properties":{"formattedCitation":"(Lin, Ke, &amp; Tsai, 2015)","plainCitation":"(Lin, Ke, &amp; Tsai, 2015)","noteIndex":0},"citationItems":[{"id":185,"uris":["http://zotero.org/users/local/CyMh1xNF/items/YLFY3BV4"],"uri":["http://zotero.org/users/local/CyMh1xNF/items/YLFY3BV4"],"itemData":{"id":185,"type":"article-journal","title":"CANN: An intrusion detection system based on combining cluster centers and nearest neighbors","container-title":"Knowledge-Based Systems","page":"13-21","volume":"78","source":"ScienceDirect","abstract":"The aim of an intrusion detection systems (IDS) is to detect various types of malicious network traffic and computer usage, which cannot be detected by a conventional firewall. Many IDS have been developed based on machine learning techniques. Specifically, advanced detection approaches created by combining or integrating multiple learning techniques have shown better detection performance than general single learning techniques. The feature representation method is an important pattern classifier that facilitates correct classifications, however, there have been very few related studies focusing how to extract more representative features for normal connections and effective detection of attacks. This paper proposes a novel feature representation approach, namely the cluster center and nearest neighbor (CANN) approach. In this approach, two distances are measured and summed, the first one based on the distance between each data sample and its cluster center, and the second distance is between the data and its nearest neighbor in the same cluster. Then, this new and one-dimensional distance based feature is used to represent each data sample for intrusion detection by a k-Nearest Neighbor (k-NN) classifier. The experimental results based on the KDD-Cup 99 dataset show that the CANN classifier not only performs better than or similar to k-NN and support vector machines trained and tested by the original feature representation in terms of classification accuracy, detection rates, and false alarms. I also provides high computational efficiency for the time of classifier training and testing (i.e., detection).","URL":"http://www.sciencedirect.com/science/article/pii/S0950705115000167","DOI":"10.1016/j.knosys.2015.01.009","ISSN":"0950-7051","shortTitle":"CANN","journalAbbreviation":"Knowledge-Based Systems","author":[{"family":"Lin","given":"Wei-Chao"},{"family":"Ke","given":"Shih-Wen"},{"family":"Tsai","given":"Chih-Fong"}],"issued":{"date-parts":[["2015",4,1]]},"accessed":{"date-parts":[["2019",6,13]]}}}],"schema":"https://github.com/citation-style-language/schema/raw/master/csl-citation.json"} </w:instrText>
      </w:r>
      <w:r w:rsidR="00235C81">
        <w:fldChar w:fldCharType="separate"/>
      </w:r>
      <w:r w:rsidR="00235C81" w:rsidRPr="00235C81">
        <w:rPr>
          <w:rFonts w:ascii="Times New Roman" w:hAnsi="Times New Roman" w:cs="Times New Roman"/>
        </w:rPr>
        <w:t xml:space="preserve">(Lin, </w:t>
      </w:r>
      <w:proofErr w:type="spellStart"/>
      <w:r w:rsidR="00235C81" w:rsidRPr="00235C81">
        <w:rPr>
          <w:rFonts w:ascii="Times New Roman" w:hAnsi="Times New Roman" w:cs="Times New Roman"/>
        </w:rPr>
        <w:t>Ke</w:t>
      </w:r>
      <w:proofErr w:type="spellEnd"/>
      <w:r w:rsidR="00235C81" w:rsidRPr="00235C81">
        <w:rPr>
          <w:rFonts w:ascii="Times New Roman" w:hAnsi="Times New Roman" w:cs="Times New Roman"/>
        </w:rPr>
        <w:t>, &amp; Tsai, 2015)</w:t>
      </w:r>
      <w:r w:rsidR="00235C81">
        <w:fldChar w:fldCharType="end"/>
      </w:r>
      <w:r w:rsidR="00235C81">
        <w:t>.</w:t>
      </w:r>
    </w:p>
    <w:p w:rsidR="0076175C" w:rsidRDefault="00F16C71" w:rsidP="00235C81">
      <w:r w:rsidRPr="0076175C">
        <w:t xml:space="preserve"> </w:t>
      </w:r>
      <w:r w:rsidR="0050611B" w:rsidRPr="0076175C">
        <w:t>Additionally</w:t>
      </w:r>
      <w:r w:rsidR="0050611B">
        <w:t>,</w:t>
      </w:r>
      <w:r w:rsidRPr="0076175C">
        <w:t xml:space="preserve"> </w:t>
      </w:r>
      <w:r w:rsidR="0050611B" w:rsidRPr="0076175C">
        <w:t>certain</w:t>
      </w:r>
      <w:r w:rsidRPr="0076175C">
        <w:t xml:space="preserve"> networks use IDS/IPS for </w:t>
      </w:r>
      <w:r w:rsidR="0050611B" w:rsidRPr="0076175C">
        <w:t>detecting</w:t>
      </w:r>
      <w:r w:rsidRPr="0076175C">
        <w:t xml:space="preserve"> </w:t>
      </w:r>
      <w:r w:rsidR="0050611B" w:rsidRPr="0076175C">
        <w:t>glitches</w:t>
      </w:r>
      <w:r w:rsidRPr="0076175C">
        <w:t xml:space="preserve"> with </w:t>
      </w:r>
      <w:r w:rsidR="0050611B" w:rsidRPr="0076175C">
        <w:t>safety</w:t>
      </w:r>
      <w:r w:rsidRPr="0076175C">
        <w:t xml:space="preserve"> </w:t>
      </w:r>
      <w:r w:rsidR="0050611B" w:rsidRPr="0076175C">
        <w:t>strategies</w:t>
      </w:r>
      <w:r w:rsidRPr="0076175C">
        <w:t xml:space="preserve"> and </w:t>
      </w:r>
      <w:r w:rsidR="0050611B" w:rsidRPr="0076175C">
        <w:t>daunting</w:t>
      </w:r>
      <w:r w:rsidRPr="0076175C">
        <w:t xml:space="preserve"> </w:t>
      </w:r>
      <w:r w:rsidR="00EB510B" w:rsidRPr="0076175C">
        <w:t>folks</w:t>
      </w:r>
      <w:r w:rsidRPr="0076175C">
        <w:t xml:space="preserve"> from </w:t>
      </w:r>
      <w:r w:rsidR="00EB510B">
        <w:t>breaching</w:t>
      </w:r>
      <w:r w:rsidRPr="0076175C">
        <w:t xml:space="preserve"> </w:t>
      </w:r>
      <w:r w:rsidR="00EB510B" w:rsidRPr="0076175C">
        <w:t>safety</w:t>
      </w:r>
      <w:r w:rsidRPr="0076175C">
        <w:t xml:space="preserve"> </w:t>
      </w:r>
      <w:r w:rsidR="00EB510B" w:rsidRPr="0076175C">
        <w:t>guidelines</w:t>
      </w:r>
      <w:r w:rsidRPr="0076175C">
        <w:t xml:space="preserve">. IDS/IPS have </w:t>
      </w:r>
      <w:r w:rsidR="00EB510B" w:rsidRPr="0076175C">
        <w:t>turn out to be</w:t>
      </w:r>
      <w:r w:rsidRPr="0076175C">
        <w:t xml:space="preserve"> a</w:t>
      </w:r>
      <w:r w:rsidR="00EB510B">
        <w:t>n</w:t>
      </w:r>
      <w:r w:rsidRPr="0076175C">
        <w:t xml:space="preserve"> </w:t>
      </w:r>
      <w:r w:rsidR="00EB510B" w:rsidRPr="0076175C">
        <w:t>obligatory</w:t>
      </w:r>
      <w:r w:rsidRPr="0076175C">
        <w:t xml:space="preserve"> addition to the </w:t>
      </w:r>
      <w:r w:rsidR="00EB510B" w:rsidRPr="0076175C">
        <w:t>safety</w:t>
      </w:r>
      <w:r w:rsidRPr="0076175C">
        <w:t xml:space="preserve"> </w:t>
      </w:r>
      <w:r w:rsidR="00EB510B" w:rsidRPr="0076175C">
        <w:t>structure</w:t>
      </w:r>
      <w:r w:rsidRPr="0076175C">
        <w:t xml:space="preserve"> of </w:t>
      </w:r>
      <w:r w:rsidR="00EB510B" w:rsidRPr="0076175C">
        <w:t>maximum</w:t>
      </w:r>
      <w:r w:rsidRPr="0076175C">
        <w:t xml:space="preserve"> </w:t>
      </w:r>
      <w:r w:rsidR="00EB510B" w:rsidRPr="0076175C">
        <w:t>officialdoms</w:t>
      </w:r>
      <w:r w:rsidRPr="0076175C">
        <w:t xml:space="preserve">, </w:t>
      </w:r>
      <w:r w:rsidR="00EB510B" w:rsidRPr="0076175C">
        <w:t>accurately</w:t>
      </w:r>
      <w:r w:rsidRPr="0076175C">
        <w:t xml:space="preserve"> </w:t>
      </w:r>
      <w:r w:rsidR="00EB510B" w:rsidRPr="0076175C">
        <w:t>for the reason that</w:t>
      </w:r>
      <w:r w:rsidRPr="0076175C">
        <w:t xml:space="preserve"> they can </w:t>
      </w:r>
      <w:r w:rsidR="00EB510B" w:rsidRPr="0076175C">
        <w:t>halt</w:t>
      </w:r>
      <w:r w:rsidRPr="0076175C">
        <w:t xml:space="preserve"> </w:t>
      </w:r>
      <w:r w:rsidR="00EB510B" w:rsidRPr="0076175C">
        <w:t>invaders</w:t>
      </w:r>
      <w:r w:rsidRPr="0076175C">
        <w:t xml:space="preserve"> while they are </w:t>
      </w:r>
      <w:r w:rsidR="00EB510B" w:rsidRPr="0076175C">
        <w:t>collecting</w:t>
      </w:r>
      <w:r w:rsidRPr="0076175C">
        <w:t xml:space="preserve"> </w:t>
      </w:r>
      <w:r w:rsidR="00EB510B" w:rsidRPr="0076175C">
        <w:t>data</w:t>
      </w:r>
      <w:r w:rsidRPr="0076175C">
        <w:t xml:space="preserve"> about your </w:t>
      </w:r>
      <w:r w:rsidR="00EB510B" w:rsidRPr="0076175C">
        <w:t>system</w:t>
      </w:r>
      <w:r w:rsidRPr="0076175C">
        <w:t>.</w:t>
      </w:r>
      <w:r w:rsidR="00235C81">
        <w:t xml:space="preserve"> </w:t>
      </w:r>
      <w:r>
        <w:t>The</w:t>
      </w:r>
      <w:r w:rsidR="00EB510B">
        <w:t>se</w:t>
      </w:r>
      <w:r>
        <w:t xml:space="preserve"> </w:t>
      </w:r>
      <w:r w:rsidR="00EB510B">
        <w:t>3</w:t>
      </w:r>
      <w:r>
        <w:t xml:space="preserve"> IDS </w:t>
      </w:r>
      <w:r w:rsidR="00EB510B">
        <w:t>recognition</w:t>
      </w:r>
      <w:r>
        <w:t xml:space="preserve"> </w:t>
      </w:r>
      <w:r w:rsidR="00EB510B">
        <w:t>procedures</w:t>
      </w:r>
      <w:r>
        <w:t xml:space="preserve"> are </w:t>
      </w:r>
      <w:r w:rsidR="00EB510B">
        <w:t>characteristically</w:t>
      </w:r>
      <w:r>
        <w:t xml:space="preserve"> used to </w:t>
      </w:r>
      <w:r w:rsidR="00EB510B">
        <w:t>identify</w:t>
      </w:r>
      <w:r>
        <w:t xml:space="preserve"> </w:t>
      </w:r>
      <w:r w:rsidR="00EB510B">
        <w:t>events</w:t>
      </w:r>
      <w:r>
        <w:t>.</w:t>
      </w:r>
      <w:r w:rsidR="00235C81">
        <w:t xml:space="preserve"> </w:t>
      </w:r>
      <w:r>
        <w:t xml:space="preserve">Signature-Based Detection </w:t>
      </w:r>
      <w:r w:rsidR="00EB510B">
        <w:t>matches</w:t>
      </w:r>
      <w:r>
        <w:t xml:space="preserve"> </w:t>
      </w:r>
      <w:r w:rsidR="00EB510B">
        <w:t>signs</w:t>
      </w:r>
      <w:r>
        <w:t xml:space="preserve"> against </w:t>
      </w:r>
      <w:r w:rsidR="00EB510B">
        <w:t>perceived</w:t>
      </w:r>
      <w:r>
        <w:t xml:space="preserve"> </w:t>
      </w:r>
      <w:r w:rsidR="00EB510B">
        <w:t>actions</w:t>
      </w:r>
      <w:r>
        <w:t xml:space="preserve"> to </w:t>
      </w:r>
      <w:r w:rsidR="00EB510B">
        <w:t>detect</w:t>
      </w:r>
      <w:r>
        <w:t xml:space="preserve"> </w:t>
      </w:r>
      <w:r w:rsidR="00EB510B">
        <w:t>likely</w:t>
      </w:r>
      <w:r>
        <w:t xml:space="preserve"> </w:t>
      </w:r>
      <w:r w:rsidR="00EB510B">
        <w:t>events</w:t>
      </w:r>
      <w:r>
        <w:t xml:space="preserve">. This is the </w:t>
      </w:r>
      <w:r w:rsidR="00EB510B">
        <w:t>humblest</w:t>
      </w:r>
      <w:r>
        <w:t xml:space="preserve"> </w:t>
      </w:r>
      <w:r w:rsidR="00EB510B">
        <w:t>discovery</w:t>
      </w:r>
      <w:r>
        <w:t xml:space="preserve"> </w:t>
      </w:r>
      <w:r w:rsidR="00EB510B">
        <w:t>technique</w:t>
      </w:r>
      <w:r>
        <w:t xml:space="preserve"> </w:t>
      </w:r>
      <w:r w:rsidR="00EB510B">
        <w:t>as</w:t>
      </w:r>
      <w:r>
        <w:t xml:space="preserve"> it </w:t>
      </w:r>
      <w:r w:rsidR="00EB510B">
        <w:t>matches</w:t>
      </w:r>
      <w:r>
        <w:t xml:space="preserve"> </w:t>
      </w:r>
      <w:r w:rsidR="00EB510B">
        <w:t>just</w:t>
      </w:r>
      <w:r>
        <w:t xml:space="preserve"> the </w:t>
      </w:r>
      <w:r w:rsidR="00EB510B">
        <w:t>existing</w:t>
      </w:r>
      <w:r>
        <w:t xml:space="preserve"> unit of </w:t>
      </w:r>
      <w:r w:rsidR="00EB510B">
        <w:t>movement</w:t>
      </w:r>
      <w:r>
        <w:t xml:space="preserve"> </w:t>
      </w:r>
      <w:r w:rsidR="00EB510B">
        <w:t>by means of</w:t>
      </w:r>
      <w:r w:rsidR="00235C81">
        <w:t xml:space="preserve"> string comparison operations </w:t>
      </w:r>
      <w:r w:rsidR="00235C81">
        <w:fldChar w:fldCharType="begin"/>
      </w:r>
      <w:r w:rsidR="00235C81">
        <w:instrText xml:space="preserve"> ADDIN ZOTERO_ITEM CSL_CITATION {"citationID":"zMAETY87","properties":{"formattedCitation":"(Javaid, Niyaz, Sun, &amp; Alam, 2015)","plainCitation":"(Javaid, Niyaz, Sun, &amp; Alam, 2015)","noteIndex":0},"citationItems":[{"id":187,"uris":["http://zotero.org/users/local/CyMh1xNF/items/BPNKQNBM"],"uri":["http://zotero.org/users/local/CyMh1xNF/items/BPNKQNBM"],"itemData":{"id":187,"type":"article-journal","title":"A Deep Learning Approach for Network Intrusion Detection System","container-title":"ICST Trans. Security Safety","page":"e2","volume":"3","source":"Semantic Scholar","abstract":"A Network Intrusion Detection System (NIDS) helps system administrators to detect network security breaches in their organization. However, many challenges arise while developing a flexible and effective NIDS for unforeseen and unpredictable attacks. In this work, we propose a deep learning based approach to implement such an effective and flexible NIDS. We use Self-taught Learning (STL), a deep learning based technique, on NSL-KDD a benchmark dataset for network intrusion. We present the performance of our approach and compare it with a few previous work. Compared metrics include the accuracy, precision, recall, and f-measure values.","DOI":"10.4108/eai.3-12-2015.2262516","author":[{"family":"Javaid","given":"Ahmad Y."},{"family":"Niyaz","given":"Quamar"},{"family":"Sun","given":"Weiqing"},{"family":"Alam","given":"Mansoor"}],"issued":{"date-parts":[["2015"]]}}}],"schema":"https://github.com/citation-style-language/schema/raw/master/csl-citation.json"} </w:instrText>
      </w:r>
      <w:r w:rsidR="00235C81">
        <w:fldChar w:fldCharType="separate"/>
      </w:r>
      <w:r w:rsidR="00235C81" w:rsidRPr="00235C81">
        <w:rPr>
          <w:rFonts w:ascii="Times New Roman" w:hAnsi="Times New Roman" w:cs="Times New Roman"/>
        </w:rPr>
        <w:t>(</w:t>
      </w:r>
      <w:proofErr w:type="spellStart"/>
      <w:r w:rsidR="00235C81" w:rsidRPr="00235C81">
        <w:rPr>
          <w:rFonts w:ascii="Times New Roman" w:hAnsi="Times New Roman" w:cs="Times New Roman"/>
        </w:rPr>
        <w:t>Javaid</w:t>
      </w:r>
      <w:proofErr w:type="spellEnd"/>
      <w:r w:rsidR="00235C81" w:rsidRPr="00235C81">
        <w:rPr>
          <w:rFonts w:ascii="Times New Roman" w:hAnsi="Times New Roman" w:cs="Times New Roman"/>
        </w:rPr>
        <w:t xml:space="preserve">, </w:t>
      </w:r>
      <w:proofErr w:type="spellStart"/>
      <w:r w:rsidR="00235C81" w:rsidRPr="00235C81">
        <w:rPr>
          <w:rFonts w:ascii="Times New Roman" w:hAnsi="Times New Roman" w:cs="Times New Roman"/>
        </w:rPr>
        <w:t>Niyaz</w:t>
      </w:r>
      <w:proofErr w:type="spellEnd"/>
      <w:r w:rsidR="00235C81" w:rsidRPr="00235C81">
        <w:rPr>
          <w:rFonts w:ascii="Times New Roman" w:hAnsi="Times New Roman" w:cs="Times New Roman"/>
        </w:rPr>
        <w:t xml:space="preserve">, Sun, &amp; </w:t>
      </w:r>
      <w:proofErr w:type="spellStart"/>
      <w:r w:rsidR="00235C81" w:rsidRPr="00235C81">
        <w:rPr>
          <w:rFonts w:ascii="Times New Roman" w:hAnsi="Times New Roman" w:cs="Times New Roman"/>
        </w:rPr>
        <w:t>Alam</w:t>
      </w:r>
      <w:proofErr w:type="spellEnd"/>
      <w:r w:rsidR="00235C81" w:rsidRPr="00235C81">
        <w:rPr>
          <w:rFonts w:ascii="Times New Roman" w:hAnsi="Times New Roman" w:cs="Times New Roman"/>
        </w:rPr>
        <w:t>, 2015)</w:t>
      </w:r>
      <w:r w:rsidR="00235C81">
        <w:fldChar w:fldCharType="end"/>
      </w:r>
      <w:r w:rsidR="00235C81">
        <w:t xml:space="preserve">. </w:t>
      </w:r>
      <w:r>
        <w:t xml:space="preserve">Anomaly-Based Detection </w:t>
      </w:r>
      <w:r w:rsidR="00EB510B">
        <w:t>matches</w:t>
      </w:r>
      <w:r>
        <w:t xml:space="preserve"> </w:t>
      </w:r>
      <w:r w:rsidR="00EB510B">
        <w:t>explanations</w:t>
      </w:r>
      <w:r>
        <w:t xml:space="preserve"> of what is </w:t>
      </w:r>
      <w:r w:rsidR="00EB510B">
        <w:t>measured</w:t>
      </w:r>
      <w:r>
        <w:t xml:space="preserve"> </w:t>
      </w:r>
      <w:r w:rsidR="00EB510B">
        <w:t>regular</w:t>
      </w:r>
      <w:r>
        <w:t xml:space="preserve"> </w:t>
      </w:r>
      <w:r w:rsidR="00EB510B">
        <w:t>action</w:t>
      </w:r>
      <w:r>
        <w:t xml:space="preserve"> with </w:t>
      </w:r>
      <w:r w:rsidR="00EB510B">
        <w:t>detected</w:t>
      </w:r>
      <w:r>
        <w:t xml:space="preserve"> </w:t>
      </w:r>
      <w:r w:rsidR="00EB510B">
        <w:t>occasions</w:t>
      </w:r>
      <w:r>
        <w:t xml:space="preserve"> </w:t>
      </w:r>
      <w:r w:rsidR="00EB510B">
        <w:t>with the intention of identifying</w:t>
      </w:r>
      <w:r>
        <w:t xml:space="preserve"> </w:t>
      </w:r>
      <w:r w:rsidR="00EB510B">
        <w:t>noteworthy</w:t>
      </w:r>
      <w:r>
        <w:t xml:space="preserve"> </w:t>
      </w:r>
      <w:r w:rsidR="00EB510B">
        <w:t>aberrations</w:t>
      </w:r>
      <w:r>
        <w:t xml:space="preserve">. This </w:t>
      </w:r>
      <w:r w:rsidR="00EB510B">
        <w:t>discovery</w:t>
      </w:r>
      <w:r>
        <w:t xml:space="preserve"> </w:t>
      </w:r>
      <w:r w:rsidR="00EB510B">
        <w:t>technique</w:t>
      </w:r>
      <w:r>
        <w:t xml:space="preserve"> can be </w:t>
      </w:r>
      <w:r w:rsidR="00EB510B">
        <w:t>a lot</w:t>
      </w:r>
      <w:r>
        <w:t xml:space="preserve"> </w:t>
      </w:r>
      <w:r w:rsidR="00EB510B">
        <w:t>operational</w:t>
      </w:r>
      <w:r>
        <w:t xml:space="preserve"> at </w:t>
      </w:r>
      <w:r w:rsidR="00EB510B">
        <w:t>noticing</w:t>
      </w:r>
      <w:r>
        <w:t xml:space="preserve"> </w:t>
      </w:r>
      <w:r w:rsidR="00EB510B">
        <w:t>earlier</w:t>
      </w:r>
      <w:r>
        <w:t xml:space="preserve"> </w:t>
      </w:r>
      <w:r w:rsidR="00EB510B">
        <w:t>unidentified</w:t>
      </w:r>
      <w:r>
        <w:t xml:space="preserve"> </w:t>
      </w:r>
      <w:r w:rsidR="00EB510B">
        <w:t>terrorizations</w:t>
      </w:r>
      <w:r>
        <w:t>.</w:t>
      </w:r>
      <w:r w:rsidR="00DB585C">
        <w:t xml:space="preserve"> </w:t>
      </w:r>
      <w:proofErr w:type="spellStart"/>
      <w:r>
        <w:t>Stateful</w:t>
      </w:r>
      <w:proofErr w:type="spellEnd"/>
      <w:r>
        <w:t xml:space="preserve"> Protocol Analysis </w:t>
      </w:r>
      <w:r w:rsidR="00EB510B">
        <w:t>parallels</w:t>
      </w:r>
      <w:r>
        <w:t xml:space="preserve"> </w:t>
      </w:r>
      <w:r w:rsidR="00EB510B">
        <w:t>prearranged</w:t>
      </w:r>
      <w:r>
        <w:t xml:space="preserve"> </w:t>
      </w:r>
      <w:r w:rsidR="00EB510B">
        <w:t>outlines</w:t>
      </w:r>
      <w:r>
        <w:t xml:space="preserve"> of </w:t>
      </w:r>
      <w:r w:rsidR="00EB510B">
        <w:t>normally</w:t>
      </w:r>
      <w:r>
        <w:t xml:space="preserve"> </w:t>
      </w:r>
      <w:r w:rsidR="00EB510B">
        <w:lastRenderedPageBreak/>
        <w:t>acknowledged</w:t>
      </w:r>
      <w:r>
        <w:t xml:space="preserve"> </w:t>
      </w:r>
      <w:r w:rsidR="00EB510B">
        <w:t>descriptions</w:t>
      </w:r>
      <w:r>
        <w:t xml:space="preserve"> for </w:t>
      </w:r>
      <w:r w:rsidR="00EB510B">
        <w:t>benevolent</w:t>
      </w:r>
      <w:r>
        <w:t xml:space="preserve"> </w:t>
      </w:r>
      <w:r w:rsidR="00EB510B">
        <w:t>procedure</w:t>
      </w:r>
      <w:r>
        <w:t xml:space="preserve"> activity for each protocol state </w:t>
      </w:r>
      <w:r w:rsidR="00EB510B">
        <w:t>in contradiction of</w:t>
      </w:r>
      <w:r>
        <w:t xml:space="preserve"> </w:t>
      </w:r>
      <w:r w:rsidR="00EB510B">
        <w:t>perceived</w:t>
      </w:r>
      <w:r>
        <w:t xml:space="preserve"> </w:t>
      </w:r>
      <w:r w:rsidR="00EB510B">
        <w:t>proceedings</w:t>
      </w:r>
      <w:r>
        <w:t xml:space="preserve"> in order to </w:t>
      </w:r>
      <w:r w:rsidR="00B33E18">
        <w:t>classify</w:t>
      </w:r>
      <w:r>
        <w:t xml:space="preserve"> </w:t>
      </w:r>
      <w:r w:rsidR="00B33E18">
        <w:t>aberrations</w:t>
      </w:r>
      <w:r>
        <w:t>.</w:t>
      </w:r>
    </w:p>
    <w:p w:rsidR="00235C81" w:rsidRDefault="00F16C71" w:rsidP="00235C81">
      <w:proofErr w:type="spellStart"/>
      <w:r>
        <w:t>Imperva</w:t>
      </w:r>
      <w:proofErr w:type="spellEnd"/>
      <w:r>
        <w:t xml:space="preserve"> cloud WAF int</w:t>
      </w:r>
      <w:r>
        <w:t xml:space="preserve">rusion prevention solutions are </w:t>
      </w:r>
      <w:r w:rsidR="00B33E18">
        <w:t>completely</w:t>
      </w:r>
      <w:r>
        <w:t xml:space="preserve"> customizable </w:t>
      </w:r>
      <w:r w:rsidR="00B33E18">
        <w:t>apparatuses</w:t>
      </w:r>
      <w:r>
        <w:t xml:space="preserve"> that block zero-day and </w:t>
      </w:r>
      <w:r w:rsidR="00B33E18">
        <w:t>surviving</w:t>
      </w:r>
      <w:r>
        <w:t xml:space="preserve"> </w:t>
      </w:r>
      <w:r w:rsidR="00B33E18">
        <w:t>network</w:t>
      </w:r>
      <w:r>
        <w:t xml:space="preserve"> application </w:t>
      </w:r>
      <w:r w:rsidR="00B33E18">
        <w:t>safety</w:t>
      </w:r>
      <w:r>
        <w:t xml:space="preserve"> </w:t>
      </w:r>
      <w:r w:rsidR="00B33E18">
        <w:t>terrorizations</w:t>
      </w:r>
      <w:r>
        <w:t xml:space="preserve"> </w:t>
      </w:r>
      <w:r w:rsidR="00B33E18">
        <w:t>during</w:t>
      </w:r>
      <w:r>
        <w:t xml:space="preserve"> </w:t>
      </w:r>
      <w:r w:rsidR="00B33E18">
        <w:t>decreasing</w:t>
      </w:r>
      <w:r>
        <w:t xml:space="preserve"> </w:t>
      </w:r>
      <w:r w:rsidR="00B33E18">
        <w:t xml:space="preserve">incorrect positives. </w:t>
      </w:r>
      <w:r>
        <w:t xml:space="preserve">The </w:t>
      </w:r>
      <w:proofErr w:type="spellStart"/>
      <w:r>
        <w:t>Imperva</w:t>
      </w:r>
      <w:proofErr w:type="spellEnd"/>
      <w:r>
        <w:t xml:space="preserve"> cloud WAF is a cloud-based firewall </w:t>
      </w:r>
      <w:r w:rsidR="0040284D">
        <w:t>installed</w:t>
      </w:r>
      <w:r>
        <w:t xml:space="preserve"> on your </w:t>
      </w:r>
      <w:r w:rsidR="0040284D">
        <w:t>network's</w:t>
      </w:r>
      <w:r>
        <w:t xml:space="preserve"> edge. It </w:t>
      </w:r>
      <w:r w:rsidR="0040284D">
        <w:t>strengthens</w:t>
      </w:r>
      <w:r>
        <w:t xml:space="preserve"> your </w:t>
      </w:r>
      <w:r w:rsidR="0040284D">
        <w:t>prevailing</w:t>
      </w:r>
      <w:r>
        <w:t xml:space="preserve"> IPS through signature, reputational and behavioral heuristics that </w:t>
      </w:r>
      <w:r w:rsidR="0040284D">
        <w:t>sieve</w:t>
      </w:r>
      <w:r>
        <w:t xml:space="preserve"> </w:t>
      </w:r>
      <w:r w:rsidR="0040284D">
        <w:t>wicked</w:t>
      </w:r>
      <w:r>
        <w:t xml:space="preserve"> </w:t>
      </w:r>
      <w:r w:rsidR="0040284D">
        <w:t>arriving</w:t>
      </w:r>
      <w:r>
        <w:t xml:space="preserve"> requests and application </w:t>
      </w:r>
      <w:r w:rsidR="0040284D">
        <w:t>assaults.</w:t>
      </w:r>
      <w:r>
        <w:t xml:space="preserve"> Advanced features, </w:t>
      </w:r>
      <w:r w:rsidR="0040284D">
        <w:t>just like</w:t>
      </w:r>
      <w:r>
        <w:t xml:space="preserve"> </w:t>
      </w:r>
      <w:r w:rsidR="0040284D">
        <w:t>entrance</w:t>
      </w:r>
      <w:r>
        <w:t xml:space="preserve"> </w:t>
      </w:r>
      <w:r w:rsidR="0040284D">
        <w:t>regulator</w:t>
      </w:r>
      <w:r>
        <w:t xml:space="preserve">, </w:t>
      </w:r>
      <w:r w:rsidR="0040284D">
        <w:t>vibrant</w:t>
      </w:r>
      <w:r>
        <w:t xml:space="preserve"> </w:t>
      </w:r>
      <w:r w:rsidR="0040284D">
        <w:t>sketching</w:t>
      </w:r>
      <w:r>
        <w:t xml:space="preserve"> and application-aw</w:t>
      </w:r>
      <w:r>
        <w:t xml:space="preserve">are </w:t>
      </w:r>
      <w:r w:rsidR="0040284D">
        <w:t>tools</w:t>
      </w:r>
      <w:r>
        <w:t xml:space="preserve"> </w:t>
      </w:r>
      <w:r w:rsidR="0040284D">
        <w:t>aid</w:t>
      </w:r>
      <w:r>
        <w:t xml:space="preserve"> </w:t>
      </w:r>
      <w:r w:rsidR="0040284D">
        <w:t>diminish</w:t>
      </w:r>
      <w:r>
        <w:t xml:space="preserve"> </w:t>
      </w:r>
      <w:r w:rsidR="0040284D">
        <w:t>incorrect</w:t>
      </w:r>
      <w:r w:rsidR="00235C81">
        <w:t xml:space="preserve"> positives </w:t>
      </w:r>
      <w:r w:rsidR="00235C81">
        <w:fldChar w:fldCharType="begin"/>
      </w:r>
      <w:r w:rsidR="00235C81">
        <w:instrText xml:space="preserve"> ADDIN ZOTERO_ITEM CSL_CITATION {"citationID":"MF1bmzhr","properties":{"formattedCitation":"(United States Patent No. US10026283B1, 2018)","plainCitation":"(United States Patent No. US10026283B1, 2018)","noteIndex":0},"citationItems":[{"id":190,"uris":["http://zotero.org/users/local/CyMh1xNF/items/LM4U8234"],"uri":["http://zotero.org/users/local/CyMh1xNF/items/LM4U8234"],"itemData":{"id":190,"type":"patent","title":"Multi-sensor intrusion detection system","authority":"United States","URL":"https://patents.google.com/patent/US10026283B1/en","call-number":"US15/627,896","number":"US10026283B1","author":[{"family":"Liu","given":"Chih-Hsiung"},{"family":"Shi","given":"Shaw-Ben"},{"family":"Zhou","given":"Yu Chen"}],"issued":{"date-parts":[["2018",7,17]]},"accessed":{"date-parts":[["2019",6,13]]},"submitted":{"date-parts":[["2017",6,20]]}}}],"schema":"https://github.com/citation-style-language/schema/raw/master/csl-citation.json"} </w:instrText>
      </w:r>
      <w:r w:rsidR="00235C81">
        <w:fldChar w:fldCharType="separate"/>
      </w:r>
      <w:r w:rsidR="00235C81" w:rsidRPr="00235C81">
        <w:rPr>
          <w:rFonts w:ascii="Times New Roman" w:hAnsi="Times New Roman" w:cs="Times New Roman"/>
        </w:rPr>
        <w:t>(United States Patent No. US10026283B1, 2018)</w:t>
      </w:r>
      <w:r w:rsidR="00235C81">
        <w:fldChar w:fldCharType="end"/>
      </w:r>
      <w:r w:rsidR="00235C81">
        <w:t xml:space="preserve">. </w:t>
      </w:r>
      <w:r w:rsidR="0040284D">
        <w:t>In the meantime</w:t>
      </w:r>
      <w:r>
        <w:t xml:space="preserve">, </w:t>
      </w:r>
      <w:r w:rsidR="0040284D">
        <w:t>international</w:t>
      </w:r>
      <w:r>
        <w:t xml:space="preserve"> crowdsourcing </w:t>
      </w:r>
      <w:r w:rsidR="0040284D">
        <w:t>arranges for</w:t>
      </w:r>
      <w:r>
        <w:t xml:space="preserve"> a </w:t>
      </w:r>
      <w:r w:rsidR="0040284D">
        <w:t>repeatedly</w:t>
      </w:r>
      <w:r>
        <w:t xml:space="preserve"> </w:t>
      </w:r>
      <w:r w:rsidR="0040284D">
        <w:t>informed</w:t>
      </w:r>
      <w:r>
        <w:t xml:space="preserve"> </w:t>
      </w:r>
      <w:r w:rsidR="0040284D">
        <w:t>catalog</w:t>
      </w:r>
      <w:r>
        <w:t xml:space="preserve"> of new </w:t>
      </w:r>
      <w:r w:rsidR="0040284D">
        <w:t>dangers</w:t>
      </w:r>
      <w:r>
        <w:t xml:space="preserve">, </w:t>
      </w:r>
      <w:r w:rsidR="0040284D">
        <w:t>by this means</w:t>
      </w:r>
      <w:r>
        <w:t xml:space="preserve"> </w:t>
      </w:r>
      <w:r w:rsidR="0040284D">
        <w:t>safeguarding</w:t>
      </w:r>
      <w:r>
        <w:t xml:space="preserve"> </w:t>
      </w:r>
      <w:r w:rsidR="0040284D">
        <w:t>shield</w:t>
      </w:r>
      <w:r>
        <w:t xml:space="preserve"> from zero-day </w:t>
      </w:r>
      <w:r w:rsidR="0040284D">
        <w:t>dangers</w:t>
      </w:r>
      <w:r>
        <w:t>.</w:t>
      </w:r>
      <w:r w:rsidR="0040284D">
        <w:t xml:space="preserve"> Custom rules</w:t>
      </w:r>
      <w:r>
        <w:t xml:space="preserve"> </w:t>
      </w:r>
      <w:r w:rsidR="0040284D">
        <w:t>develop</w:t>
      </w:r>
      <w:r>
        <w:t xml:space="preserve"> </w:t>
      </w:r>
      <w:proofErr w:type="spellStart"/>
      <w:r>
        <w:t>Imperva</w:t>
      </w:r>
      <w:proofErr w:type="spellEnd"/>
      <w:r>
        <w:t xml:space="preserve"> cloud WAF </w:t>
      </w:r>
      <w:r w:rsidR="0040284D">
        <w:t>competences</w:t>
      </w:r>
      <w:r>
        <w:t xml:space="preserve"> </w:t>
      </w:r>
      <w:r>
        <w:t xml:space="preserve">by </w:t>
      </w:r>
      <w:r w:rsidR="0040284D">
        <w:t>allowing</w:t>
      </w:r>
      <w:r>
        <w:t xml:space="preserve"> you to </w:t>
      </w:r>
      <w:r w:rsidR="0040284D">
        <w:t>apply</w:t>
      </w:r>
      <w:r>
        <w:t xml:space="preserve"> your </w:t>
      </w:r>
      <w:r w:rsidR="0040284D">
        <w:t>private</w:t>
      </w:r>
      <w:r>
        <w:t xml:space="preserve"> </w:t>
      </w:r>
      <w:r w:rsidR="0040284D">
        <w:t>safekeeping</w:t>
      </w:r>
      <w:r>
        <w:t xml:space="preserve"> and </w:t>
      </w:r>
      <w:r w:rsidR="0040284D">
        <w:t>entree</w:t>
      </w:r>
      <w:r>
        <w:t xml:space="preserve"> control </w:t>
      </w:r>
      <w:r w:rsidR="0040284D">
        <w:t>plans</w:t>
      </w:r>
      <w:r>
        <w:t xml:space="preserve">. This </w:t>
      </w:r>
      <w:r w:rsidR="0040284D">
        <w:t>great</w:t>
      </w:r>
      <w:r>
        <w:t xml:space="preserve"> degree of customization </w:t>
      </w:r>
      <w:r w:rsidR="0040284D">
        <w:t>assists</w:t>
      </w:r>
      <w:r>
        <w:t xml:space="preserve"> </w:t>
      </w:r>
      <w:r w:rsidR="0040284D">
        <w:t>lessen</w:t>
      </w:r>
      <w:r>
        <w:t xml:space="preserve">s false positives </w:t>
      </w:r>
      <w:r w:rsidR="00B9648E">
        <w:t>even though</w:t>
      </w:r>
      <w:r>
        <w:t xml:space="preserve"> rooting out </w:t>
      </w:r>
      <w:r w:rsidR="00B9648E">
        <w:t>unseen</w:t>
      </w:r>
      <w:r>
        <w:t xml:space="preserve"> </w:t>
      </w:r>
      <w:r w:rsidR="00B9648E">
        <w:t>extortions</w:t>
      </w:r>
      <w:r>
        <w:t xml:space="preserve"> </w:t>
      </w:r>
      <w:r w:rsidR="00B9648E">
        <w:t>particular</w:t>
      </w:r>
      <w:r>
        <w:t xml:space="preserve"> to your </w:t>
      </w:r>
      <w:r w:rsidR="00B9648E">
        <w:t>association</w:t>
      </w:r>
      <w:r w:rsidR="00235C81">
        <w:t xml:space="preserve"> </w:t>
      </w:r>
      <w:r w:rsidR="00235C81">
        <w:fldChar w:fldCharType="begin"/>
      </w:r>
      <w:r w:rsidR="00235C81">
        <w:instrText xml:space="preserve"> ADDIN ZOTERO_ITEM CSL_CITATION {"citationID":"7G7QUoB7","properties":{"formattedCitation":"(He et al., 2018)","plainCitation":"(He et al., 2018)","noteIndex":0},"citationItems":[{"id":192,"uris":["http://zotero.org/users/local/CyMh1xNF/items/W5NPR8BQ"],"uri":["http://zotero.org/users/local/CyMh1xNF/items/W5NPR8BQ"],"itemData":{"id":192,"type":"article-journal","title":"Customized Network Security for Cloud Service","container-title":"IEEE Transactions on Services Computing","page":"1-1","source":"IEEE Xplore","abstract":"Modern cloud computing platforms based on virtual machine monitors (VMMs) host a variety of complex businesses which present many network security vulnerabilities. In order to protect network security for these businesses in cloud computing, nowadays, a number of middleboxes are deployed at front-end of cloud computing or parts of middleboxes are deployed in cloud computing. However, the former is leading to high cost and management complexity, and also lacking of network security protection between virtual machines while the latter does not effectively prevent network attacks from external traffic. To address the above-mentioned challenges, we introduce a novel customized network security for cloud service (CNS), which not only prevents attacks from external and internal traffic to ensure network security of services in cloud computing, but also affords customized network security service for cloud users. CNS is implemented by modifying the Xen hypervisor and proved by various experiments which showing the proposed solution can be directly applied to the extensive practical promotion in cloud computing.","DOI":"10.1109/TSC.2017.2725828","ISSN":"1939-1374","author":[{"family":"He","given":"J."},{"family":"Ota","given":"K."},{"family":"Dong","given":"M."},{"family":"Yang","given":"L. T."},{"family":"Fan","given":"M."},{"family":"Wang","given":"G."},{"family":"Yau","given":"S. S."}],"issued":{"date-parts":[["2018"]]}}}],"schema":"https://github.com/citation-style-language/schema/raw/master/csl-citation.json"} </w:instrText>
      </w:r>
      <w:r w:rsidR="00235C81">
        <w:fldChar w:fldCharType="separate"/>
      </w:r>
      <w:r w:rsidR="00235C81" w:rsidRPr="00235C81">
        <w:rPr>
          <w:rFonts w:ascii="Times New Roman" w:hAnsi="Times New Roman" w:cs="Times New Roman"/>
        </w:rPr>
        <w:t>(He et al., 2018)</w:t>
      </w:r>
      <w:r w:rsidR="00235C81">
        <w:fldChar w:fldCharType="end"/>
      </w:r>
      <w:r w:rsidR="00235C81">
        <w:t>.</w:t>
      </w:r>
      <w:bookmarkStart w:id="0" w:name="_GoBack"/>
      <w:bookmarkEnd w:id="0"/>
    </w:p>
    <w:p w:rsidR="00DB585C" w:rsidRDefault="00F16C71" w:rsidP="00235C81">
      <w:r>
        <w:t>Two-factor</w:t>
      </w:r>
      <w:r w:rsidR="00EC313F">
        <w:t xml:space="preserve"> authentication </w:t>
      </w:r>
      <w:r>
        <w:t xml:space="preserve">2FA is a </w:t>
      </w:r>
      <w:r w:rsidR="00EC313F">
        <w:t>safety</w:t>
      </w:r>
      <w:r>
        <w:t xml:space="preserve"> </w:t>
      </w:r>
      <w:r w:rsidR="00EC313F">
        <w:t>method</w:t>
      </w:r>
      <w:r>
        <w:t xml:space="preserve"> </w:t>
      </w:r>
      <w:r w:rsidR="00EC313F">
        <w:t>necessitating</w:t>
      </w:r>
      <w:r>
        <w:t xml:space="preserve"> </w:t>
      </w:r>
      <w:r w:rsidR="00EC313F">
        <w:t>operators</w:t>
      </w:r>
      <w:r>
        <w:t xml:space="preserve"> to </w:t>
      </w:r>
      <w:r w:rsidR="00EC313F">
        <w:t>offer</w:t>
      </w:r>
      <w:r>
        <w:t xml:space="preserve"> </w:t>
      </w:r>
      <w:r w:rsidR="00EC313F">
        <w:t>2</w:t>
      </w:r>
      <w:r>
        <w:t xml:space="preserve"> </w:t>
      </w:r>
      <w:r w:rsidR="00EC313F">
        <w:t>ways</w:t>
      </w:r>
      <w:r>
        <w:t xml:space="preserve"> of </w:t>
      </w:r>
      <w:r w:rsidR="00EC313F">
        <w:t>authentication</w:t>
      </w:r>
      <w:r>
        <w:t xml:space="preserve"> </w:t>
      </w:r>
      <w:r w:rsidR="00EC313F">
        <w:t>while</w:t>
      </w:r>
      <w:r>
        <w:t xml:space="preserve"> logging into an account, </w:t>
      </w:r>
      <w:r w:rsidR="00EC313F">
        <w:t>just like</w:t>
      </w:r>
      <w:r>
        <w:t xml:space="preserve"> a </w:t>
      </w:r>
      <w:r w:rsidR="00EC313F">
        <w:t>PIN</w:t>
      </w:r>
      <w:r>
        <w:t xml:space="preserve"> and one-time passcode (OTP) sent to a mobile device. It </w:t>
      </w:r>
      <w:r w:rsidR="00EC313F">
        <w:t>strengthens</w:t>
      </w:r>
      <w:r>
        <w:t xml:space="preserve"> </w:t>
      </w:r>
      <w:r w:rsidR="00EC313F">
        <w:t>invasion</w:t>
      </w:r>
      <w:r>
        <w:t xml:space="preserve"> </w:t>
      </w:r>
      <w:r w:rsidR="00EC313F">
        <w:t>blockage</w:t>
      </w:r>
      <w:r>
        <w:t xml:space="preserve"> by adding an </w:t>
      </w:r>
      <w:r w:rsidR="00EC313F">
        <w:t>additional</w:t>
      </w:r>
      <w:r>
        <w:t xml:space="preserve"> </w:t>
      </w:r>
      <w:r w:rsidR="00EC313F">
        <w:t>layer</w:t>
      </w:r>
      <w:r>
        <w:t xml:space="preserve"> of </w:t>
      </w:r>
      <w:r w:rsidR="00EC313F">
        <w:t>shield</w:t>
      </w:r>
      <w:r>
        <w:t xml:space="preserve"> to </w:t>
      </w:r>
      <w:r w:rsidR="00EC313F">
        <w:t>the</w:t>
      </w:r>
      <w:r>
        <w:t xml:space="preserve"> application’s </w:t>
      </w:r>
      <w:r w:rsidR="00EC313F">
        <w:t>secret or confidential</w:t>
      </w:r>
      <w:r>
        <w:t xml:space="preserve"> data. </w:t>
      </w:r>
    </w:p>
    <w:p w:rsidR="0050611B" w:rsidRDefault="00F16C71" w:rsidP="00DB585C">
      <w:r>
        <w:t xml:space="preserve">IDS </w:t>
      </w:r>
      <w:r w:rsidR="00EC313F">
        <w:t>conformations</w:t>
      </w:r>
      <w:r>
        <w:t xml:space="preserve"> </w:t>
      </w:r>
      <w:r w:rsidR="00EC313F">
        <w:t>characteristically</w:t>
      </w:r>
      <w:r>
        <w:t xml:space="preserve"> </w:t>
      </w:r>
      <w:r w:rsidR="00EC313F">
        <w:t>detect</w:t>
      </w:r>
      <w:r>
        <w:t xml:space="preserve"> </w:t>
      </w:r>
      <w:r w:rsidR="00EC313F">
        <w:t>entrances</w:t>
      </w:r>
      <w:r>
        <w:t xml:space="preserve"> </w:t>
      </w:r>
      <w:r w:rsidR="00EC313F">
        <w:t>founded</w:t>
      </w:r>
      <w:r>
        <w:t xml:space="preserve"> on </w:t>
      </w:r>
      <w:r w:rsidR="00EC313F">
        <w:t>identified</w:t>
      </w:r>
      <w:r>
        <w:t xml:space="preserve"> malware </w:t>
      </w:r>
      <w:r w:rsidR="00EC313F">
        <w:t>signs</w:t>
      </w:r>
      <w:r>
        <w:t xml:space="preserve">. At best, it’s a </w:t>
      </w:r>
      <w:r w:rsidR="00EC313F">
        <w:t>midway</w:t>
      </w:r>
      <w:r>
        <w:t xml:space="preserve"> measure, </w:t>
      </w:r>
      <w:r w:rsidR="00EC313F">
        <w:t>since</w:t>
      </w:r>
      <w:r>
        <w:t xml:space="preserve"> </w:t>
      </w:r>
      <w:r w:rsidR="00EC313F">
        <w:t>utmost</w:t>
      </w:r>
      <w:r>
        <w:t xml:space="preserve"> </w:t>
      </w:r>
      <w:r w:rsidR="00EC313F">
        <w:t>culprits</w:t>
      </w:r>
      <w:r>
        <w:t xml:space="preserve"> </w:t>
      </w:r>
      <w:r w:rsidR="00EC313F">
        <w:t>obscure</w:t>
      </w:r>
      <w:r>
        <w:t xml:space="preserve"> the code and </w:t>
      </w:r>
      <w:r w:rsidR="00DB585C">
        <w:t>codenamed</w:t>
      </w:r>
      <w:r>
        <w:t xml:space="preserve"> of their backdoor shells to </w:t>
      </w:r>
      <w:r w:rsidR="00DB585C">
        <w:t>evade</w:t>
      </w:r>
      <w:r>
        <w:t xml:space="preserve"> </w:t>
      </w:r>
      <w:r w:rsidR="00DB585C">
        <w:t>altogether</w:t>
      </w:r>
      <w:r>
        <w:t xml:space="preserve"> </w:t>
      </w:r>
      <w:r w:rsidR="00DB585C">
        <w:t>acknowledgment</w:t>
      </w:r>
      <w:r>
        <w:t>.</w:t>
      </w:r>
      <w:r w:rsidR="00B9648E">
        <w:t xml:space="preserve"> </w:t>
      </w:r>
      <w:proofErr w:type="spellStart"/>
      <w:r>
        <w:t>Imperva</w:t>
      </w:r>
      <w:proofErr w:type="spellEnd"/>
      <w:r>
        <w:t xml:space="preserve"> cloud WAF Backdoor Protection </w:t>
      </w:r>
      <w:r w:rsidR="00DB585C">
        <w:t>resolves</w:t>
      </w:r>
      <w:r>
        <w:t xml:space="preserve"> this </w:t>
      </w:r>
      <w:r w:rsidR="00DB585C">
        <w:t>issue</w:t>
      </w:r>
      <w:r>
        <w:t xml:space="preserve"> by </w:t>
      </w:r>
      <w:r w:rsidR="00DB585C">
        <w:t>diverting</w:t>
      </w:r>
      <w:r>
        <w:t xml:space="preserve"> </w:t>
      </w:r>
      <w:r w:rsidR="00DB585C">
        <w:t>linking</w:t>
      </w:r>
      <w:r>
        <w:t xml:space="preserve"> requests to </w:t>
      </w:r>
      <w:r w:rsidR="00DB585C">
        <w:t>concealed</w:t>
      </w:r>
      <w:r>
        <w:t xml:space="preserve"> backdoor shells, </w:t>
      </w:r>
      <w:r w:rsidR="00DB585C">
        <w:t>as opposed to</w:t>
      </w:r>
      <w:r>
        <w:t xml:space="preserve"> </w:t>
      </w:r>
      <w:r w:rsidR="00DB585C">
        <w:t>merely</w:t>
      </w:r>
      <w:r>
        <w:t xml:space="preserve"> </w:t>
      </w:r>
      <w:r w:rsidR="00DB585C">
        <w:t>skimming</w:t>
      </w:r>
      <w:r>
        <w:t xml:space="preserve"> for code </w:t>
      </w:r>
      <w:r w:rsidR="00DB585C">
        <w:t>signs</w:t>
      </w:r>
      <w:r>
        <w:t xml:space="preserve">. </w:t>
      </w:r>
      <w:r w:rsidR="00DB585C">
        <w:t>As</w:t>
      </w:r>
      <w:r>
        <w:t xml:space="preserve"> the nature of </w:t>
      </w:r>
      <w:r w:rsidR="00DB585C">
        <w:t>this kind of</w:t>
      </w:r>
      <w:r>
        <w:t xml:space="preserve"> </w:t>
      </w:r>
      <w:r w:rsidR="00DB585C">
        <w:t>demands</w:t>
      </w:r>
      <w:r>
        <w:t xml:space="preserve"> can’t be </w:t>
      </w:r>
      <w:r w:rsidR="00DB585C">
        <w:lastRenderedPageBreak/>
        <w:t>camouflaged</w:t>
      </w:r>
      <w:r>
        <w:t xml:space="preserve">, </w:t>
      </w:r>
      <w:r w:rsidR="00DB585C">
        <w:t>observing</w:t>
      </w:r>
      <w:r>
        <w:t xml:space="preserve"> them </w:t>
      </w:r>
      <w:r w:rsidR="00DB585C">
        <w:t>allows</w:t>
      </w:r>
      <w:r>
        <w:t xml:space="preserve"> </w:t>
      </w:r>
      <w:r w:rsidR="00DB585C">
        <w:t>swift</w:t>
      </w:r>
      <w:r>
        <w:t xml:space="preserve"> </w:t>
      </w:r>
      <w:r w:rsidR="00DB585C">
        <w:t>documentation</w:t>
      </w:r>
      <w:r>
        <w:t xml:space="preserve"> of backdoors </w:t>
      </w:r>
      <w:r w:rsidR="00DB585C">
        <w:t>in the interior</w:t>
      </w:r>
      <w:r>
        <w:t xml:space="preserve"> of your system. </w:t>
      </w:r>
    </w:p>
    <w:p w:rsidR="0076175C" w:rsidRDefault="0076175C" w:rsidP="0076175C"/>
    <w:p w:rsidR="0076175C" w:rsidRDefault="0076175C" w:rsidP="00161CE0"/>
    <w:p w:rsidR="00B97634" w:rsidRDefault="00B97634"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
    <w:p w:rsidR="00235C81" w:rsidRDefault="00235C81" w:rsidP="00B97634">
      <w:pPr>
        <w:pStyle w:val="Title2"/>
        <w:jc w:val="left"/>
      </w:pPr>
      <w:proofErr w:type="spellStart"/>
      <w:r>
        <w:lastRenderedPageBreak/>
        <w:t>Rferences</w:t>
      </w:r>
      <w:proofErr w:type="spellEnd"/>
    </w:p>
    <w:p w:rsidR="00235C81" w:rsidRPr="00235C81" w:rsidRDefault="00235C81" w:rsidP="00235C8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35C81">
        <w:rPr>
          <w:rFonts w:ascii="Times New Roman" w:hAnsi="Times New Roman" w:cs="Times New Roman"/>
        </w:rPr>
        <w:t xml:space="preserve">He, J., Ota, K., Dong, M., Yang, L. T., Fan, M., Wang, G., &amp; </w:t>
      </w:r>
      <w:proofErr w:type="spellStart"/>
      <w:r w:rsidRPr="00235C81">
        <w:rPr>
          <w:rFonts w:ascii="Times New Roman" w:hAnsi="Times New Roman" w:cs="Times New Roman"/>
        </w:rPr>
        <w:t>Yau</w:t>
      </w:r>
      <w:proofErr w:type="spellEnd"/>
      <w:r w:rsidRPr="00235C81">
        <w:rPr>
          <w:rFonts w:ascii="Times New Roman" w:hAnsi="Times New Roman" w:cs="Times New Roman"/>
        </w:rPr>
        <w:t xml:space="preserve">, S. S. (2018). Customized Network Security for Cloud Service. </w:t>
      </w:r>
      <w:r w:rsidRPr="00235C81">
        <w:rPr>
          <w:rFonts w:ascii="Times New Roman" w:hAnsi="Times New Roman" w:cs="Times New Roman"/>
          <w:i/>
          <w:iCs/>
        </w:rPr>
        <w:t>IEEE Transactions on Services Computing</w:t>
      </w:r>
      <w:r w:rsidRPr="00235C81">
        <w:rPr>
          <w:rFonts w:ascii="Times New Roman" w:hAnsi="Times New Roman" w:cs="Times New Roman"/>
        </w:rPr>
        <w:t>, 1–1. https://doi.org/10.1109/TSC.2017.2725828</w:t>
      </w:r>
    </w:p>
    <w:p w:rsidR="00235C81" w:rsidRPr="00235C81" w:rsidRDefault="00235C81" w:rsidP="00235C81">
      <w:pPr>
        <w:pStyle w:val="Bibliography"/>
        <w:rPr>
          <w:rFonts w:ascii="Times New Roman" w:hAnsi="Times New Roman" w:cs="Times New Roman"/>
        </w:rPr>
      </w:pPr>
      <w:proofErr w:type="spellStart"/>
      <w:r w:rsidRPr="00235C81">
        <w:rPr>
          <w:rFonts w:ascii="Times New Roman" w:hAnsi="Times New Roman" w:cs="Times New Roman"/>
        </w:rPr>
        <w:t>Javaid</w:t>
      </w:r>
      <w:proofErr w:type="spellEnd"/>
      <w:r w:rsidRPr="00235C81">
        <w:rPr>
          <w:rFonts w:ascii="Times New Roman" w:hAnsi="Times New Roman" w:cs="Times New Roman"/>
        </w:rPr>
        <w:t xml:space="preserve">, A. Y., </w:t>
      </w:r>
      <w:proofErr w:type="spellStart"/>
      <w:r w:rsidRPr="00235C81">
        <w:rPr>
          <w:rFonts w:ascii="Times New Roman" w:hAnsi="Times New Roman" w:cs="Times New Roman"/>
        </w:rPr>
        <w:t>Niyaz</w:t>
      </w:r>
      <w:proofErr w:type="spellEnd"/>
      <w:r w:rsidRPr="00235C81">
        <w:rPr>
          <w:rFonts w:ascii="Times New Roman" w:hAnsi="Times New Roman" w:cs="Times New Roman"/>
        </w:rPr>
        <w:t xml:space="preserve">, Q., Sun, W., &amp; </w:t>
      </w:r>
      <w:proofErr w:type="spellStart"/>
      <w:r w:rsidRPr="00235C81">
        <w:rPr>
          <w:rFonts w:ascii="Times New Roman" w:hAnsi="Times New Roman" w:cs="Times New Roman"/>
        </w:rPr>
        <w:t>Alam</w:t>
      </w:r>
      <w:proofErr w:type="spellEnd"/>
      <w:r w:rsidRPr="00235C81">
        <w:rPr>
          <w:rFonts w:ascii="Times New Roman" w:hAnsi="Times New Roman" w:cs="Times New Roman"/>
        </w:rPr>
        <w:t xml:space="preserve">, M. (2015). A Deep Learning Approach for Network Intrusion Detection System. </w:t>
      </w:r>
      <w:r w:rsidRPr="00235C81">
        <w:rPr>
          <w:rFonts w:ascii="Times New Roman" w:hAnsi="Times New Roman" w:cs="Times New Roman"/>
          <w:i/>
          <w:iCs/>
        </w:rPr>
        <w:t>ICST Trans. Security Safety</w:t>
      </w:r>
      <w:r w:rsidRPr="00235C81">
        <w:rPr>
          <w:rFonts w:ascii="Times New Roman" w:hAnsi="Times New Roman" w:cs="Times New Roman"/>
        </w:rPr>
        <w:t xml:space="preserve">, </w:t>
      </w:r>
      <w:r w:rsidRPr="00235C81">
        <w:rPr>
          <w:rFonts w:ascii="Times New Roman" w:hAnsi="Times New Roman" w:cs="Times New Roman"/>
          <w:i/>
          <w:iCs/>
        </w:rPr>
        <w:t>3</w:t>
      </w:r>
      <w:r w:rsidRPr="00235C81">
        <w:rPr>
          <w:rFonts w:ascii="Times New Roman" w:hAnsi="Times New Roman" w:cs="Times New Roman"/>
        </w:rPr>
        <w:t>, e2. https://doi.org/10.4108/eai.3-12-2015.2262516</w:t>
      </w:r>
    </w:p>
    <w:p w:rsidR="00235C81" w:rsidRPr="00235C81" w:rsidRDefault="00235C81" w:rsidP="00235C81">
      <w:pPr>
        <w:pStyle w:val="Bibliography"/>
        <w:rPr>
          <w:rFonts w:ascii="Times New Roman" w:hAnsi="Times New Roman" w:cs="Times New Roman"/>
        </w:rPr>
      </w:pPr>
      <w:r w:rsidRPr="00235C81">
        <w:rPr>
          <w:rFonts w:ascii="Times New Roman" w:hAnsi="Times New Roman" w:cs="Times New Roman"/>
        </w:rPr>
        <w:t xml:space="preserve">Lin, W.-C., </w:t>
      </w:r>
      <w:proofErr w:type="spellStart"/>
      <w:r w:rsidRPr="00235C81">
        <w:rPr>
          <w:rFonts w:ascii="Times New Roman" w:hAnsi="Times New Roman" w:cs="Times New Roman"/>
        </w:rPr>
        <w:t>Ke</w:t>
      </w:r>
      <w:proofErr w:type="spellEnd"/>
      <w:r w:rsidRPr="00235C81">
        <w:rPr>
          <w:rFonts w:ascii="Times New Roman" w:hAnsi="Times New Roman" w:cs="Times New Roman"/>
        </w:rPr>
        <w:t xml:space="preserve">, S.-W., &amp; Tsai, C.-F. (2015). CANN: An intrusion detection system based on combining cluster centers and nearest neighbors. </w:t>
      </w:r>
      <w:r w:rsidRPr="00235C81">
        <w:rPr>
          <w:rFonts w:ascii="Times New Roman" w:hAnsi="Times New Roman" w:cs="Times New Roman"/>
          <w:i/>
          <w:iCs/>
        </w:rPr>
        <w:t>Knowledge-Based Systems</w:t>
      </w:r>
      <w:r w:rsidRPr="00235C81">
        <w:rPr>
          <w:rFonts w:ascii="Times New Roman" w:hAnsi="Times New Roman" w:cs="Times New Roman"/>
        </w:rPr>
        <w:t xml:space="preserve">, </w:t>
      </w:r>
      <w:r w:rsidRPr="00235C81">
        <w:rPr>
          <w:rFonts w:ascii="Times New Roman" w:hAnsi="Times New Roman" w:cs="Times New Roman"/>
          <w:i/>
          <w:iCs/>
        </w:rPr>
        <w:t>78</w:t>
      </w:r>
      <w:r w:rsidRPr="00235C81">
        <w:rPr>
          <w:rFonts w:ascii="Times New Roman" w:hAnsi="Times New Roman" w:cs="Times New Roman"/>
        </w:rPr>
        <w:t>, 13–21. https://doi.org/10.1016/j.knosys.2015.01.009</w:t>
      </w:r>
    </w:p>
    <w:p w:rsidR="00235C81" w:rsidRPr="00235C81" w:rsidRDefault="00235C81" w:rsidP="00235C81">
      <w:pPr>
        <w:pStyle w:val="Bibliography"/>
        <w:rPr>
          <w:rFonts w:ascii="Times New Roman" w:hAnsi="Times New Roman" w:cs="Times New Roman"/>
        </w:rPr>
      </w:pPr>
      <w:r w:rsidRPr="00235C81">
        <w:rPr>
          <w:rFonts w:ascii="Times New Roman" w:hAnsi="Times New Roman" w:cs="Times New Roman"/>
        </w:rPr>
        <w:t xml:space="preserve">Liu, C.-H., Shi, S.-B., &amp; Zhou, Y. C. (2018). </w:t>
      </w:r>
      <w:r w:rsidRPr="00235C81">
        <w:rPr>
          <w:rFonts w:ascii="Times New Roman" w:hAnsi="Times New Roman" w:cs="Times New Roman"/>
          <w:i/>
          <w:iCs/>
        </w:rPr>
        <w:t>United States Patent No. US10026283B1</w:t>
      </w:r>
      <w:r w:rsidRPr="00235C81">
        <w:rPr>
          <w:rFonts w:ascii="Times New Roman" w:hAnsi="Times New Roman" w:cs="Times New Roman"/>
        </w:rPr>
        <w:t>. Retrieved from https://patents.google.com/patent/US10026283B1/en</w:t>
      </w:r>
    </w:p>
    <w:p w:rsidR="00235C81" w:rsidRDefault="00235C81" w:rsidP="00235C81">
      <w:pPr>
        <w:pStyle w:val="Title2"/>
        <w:jc w:val="left"/>
      </w:pPr>
      <w:r>
        <w:fldChar w:fldCharType="end"/>
      </w:r>
    </w:p>
    <w:sectPr w:rsidR="00235C81">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C71" w:rsidRDefault="00F16C71">
      <w:pPr>
        <w:spacing w:line="240" w:lineRule="auto"/>
      </w:pPr>
      <w:r>
        <w:separator/>
      </w:r>
    </w:p>
  </w:endnote>
  <w:endnote w:type="continuationSeparator" w:id="0">
    <w:p w:rsidR="00F16C71" w:rsidRDefault="00F16C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C71" w:rsidRDefault="00F16C71">
      <w:pPr>
        <w:spacing w:line="240" w:lineRule="auto"/>
      </w:pPr>
      <w:r>
        <w:separator/>
      </w:r>
    </w:p>
  </w:footnote>
  <w:footnote w:type="continuationSeparator" w:id="0">
    <w:p w:rsidR="00F16C71" w:rsidRDefault="00F16C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16C71">
    <w:pPr>
      <w:pStyle w:val="Header"/>
    </w:pPr>
    <w:r w:rsidRPr="003F5409">
      <w:rPr>
        <w:rStyle w:val="Strong"/>
      </w:rPr>
      <w:t xml:space="preserve"> </w:t>
    </w:r>
    <w:r w:rsidR="00DB585C" w:rsidRPr="00DB585C">
      <w:rPr>
        <w:rStyle w:val="Strong"/>
      </w:rPr>
      <w:t>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35C81">
      <w:rPr>
        <w:rStyle w:val="Strong"/>
        <w:noProof/>
      </w:rPr>
      <w:t>7</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F16C71">
    <w:pPr>
      <w:pStyle w:val="Header"/>
      <w:rPr>
        <w:rStyle w:val="Strong"/>
      </w:rPr>
    </w:pPr>
    <w:r w:rsidRPr="00DB585C">
      <w:rPr>
        <w:rStyle w:val="Strong"/>
      </w:rPr>
      <w:t>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35C81" w:rsidRPr="00235C81">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2417CC6"/>
    <w:multiLevelType w:val="hybridMultilevel"/>
    <w:tmpl w:val="23D4C946"/>
    <w:lvl w:ilvl="0" w:tplc="4D228FC6">
      <w:start w:val="1"/>
      <w:numFmt w:val="bullet"/>
      <w:lvlText w:val=""/>
      <w:lvlJc w:val="left"/>
      <w:pPr>
        <w:ind w:left="720" w:hanging="360"/>
      </w:pPr>
      <w:rPr>
        <w:rFonts w:ascii="Symbol" w:hAnsi="Symbol" w:hint="default"/>
      </w:rPr>
    </w:lvl>
    <w:lvl w:ilvl="1" w:tplc="36744A02" w:tentative="1">
      <w:start w:val="1"/>
      <w:numFmt w:val="bullet"/>
      <w:lvlText w:val="o"/>
      <w:lvlJc w:val="left"/>
      <w:pPr>
        <w:ind w:left="1440" w:hanging="360"/>
      </w:pPr>
      <w:rPr>
        <w:rFonts w:ascii="Courier New" w:hAnsi="Courier New" w:cs="Courier New" w:hint="default"/>
      </w:rPr>
    </w:lvl>
    <w:lvl w:ilvl="2" w:tplc="8BB06914" w:tentative="1">
      <w:start w:val="1"/>
      <w:numFmt w:val="bullet"/>
      <w:lvlText w:val=""/>
      <w:lvlJc w:val="left"/>
      <w:pPr>
        <w:ind w:left="2160" w:hanging="360"/>
      </w:pPr>
      <w:rPr>
        <w:rFonts w:ascii="Wingdings" w:hAnsi="Wingdings" w:hint="default"/>
      </w:rPr>
    </w:lvl>
    <w:lvl w:ilvl="3" w:tplc="9D3A5F92" w:tentative="1">
      <w:start w:val="1"/>
      <w:numFmt w:val="bullet"/>
      <w:lvlText w:val=""/>
      <w:lvlJc w:val="left"/>
      <w:pPr>
        <w:ind w:left="2880" w:hanging="360"/>
      </w:pPr>
      <w:rPr>
        <w:rFonts w:ascii="Symbol" w:hAnsi="Symbol" w:hint="default"/>
      </w:rPr>
    </w:lvl>
    <w:lvl w:ilvl="4" w:tplc="E9D65E36" w:tentative="1">
      <w:start w:val="1"/>
      <w:numFmt w:val="bullet"/>
      <w:lvlText w:val="o"/>
      <w:lvlJc w:val="left"/>
      <w:pPr>
        <w:ind w:left="3600" w:hanging="360"/>
      </w:pPr>
      <w:rPr>
        <w:rFonts w:ascii="Courier New" w:hAnsi="Courier New" w:cs="Courier New" w:hint="default"/>
      </w:rPr>
    </w:lvl>
    <w:lvl w:ilvl="5" w:tplc="BB64913C" w:tentative="1">
      <w:start w:val="1"/>
      <w:numFmt w:val="bullet"/>
      <w:lvlText w:val=""/>
      <w:lvlJc w:val="left"/>
      <w:pPr>
        <w:ind w:left="4320" w:hanging="360"/>
      </w:pPr>
      <w:rPr>
        <w:rFonts w:ascii="Wingdings" w:hAnsi="Wingdings" w:hint="default"/>
      </w:rPr>
    </w:lvl>
    <w:lvl w:ilvl="6" w:tplc="45E844A8" w:tentative="1">
      <w:start w:val="1"/>
      <w:numFmt w:val="bullet"/>
      <w:lvlText w:val=""/>
      <w:lvlJc w:val="left"/>
      <w:pPr>
        <w:ind w:left="5040" w:hanging="360"/>
      </w:pPr>
      <w:rPr>
        <w:rFonts w:ascii="Symbol" w:hAnsi="Symbol" w:hint="default"/>
      </w:rPr>
    </w:lvl>
    <w:lvl w:ilvl="7" w:tplc="71BA7D0E" w:tentative="1">
      <w:start w:val="1"/>
      <w:numFmt w:val="bullet"/>
      <w:lvlText w:val="o"/>
      <w:lvlJc w:val="left"/>
      <w:pPr>
        <w:ind w:left="5760" w:hanging="360"/>
      </w:pPr>
      <w:rPr>
        <w:rFonts w:ascii="Courier New" w:hAnsi="Courier New" w:cs="Courier New" w:hint="default"/>
      </w:rPr>
    </w:lvl>
    <w:lvl w:ilvl="8" w:tplc="0024C7A0"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B29"/>
    <w:rsid w:val="000A40AE"/>
    <w:rsid w:val="000C1F77"/>
    <w:rsid w:val="000D1FD0"/>
    <w:rsid w:val="000D3F41"/>
    <w:rsid w:val="001043B6"/>
    <w:rsid w:val="00156E81"/>
    <w:rsid w:val="00161CE0"/>
    <w:rsid w:val="001D3AEE"/>
    <w:rsid w:val="001E08B4"/>
    <w:rsid w:val="0020677B"/>
    <w:rsid w:val="00235C81"/>
    <w:rsid w:val="002513E9"/>
    <w:rsid w:val="00290D33"/>
    <w:rsid w:val="00355DCA"/>
    <w:rsid w:val="00386E26"/>
    <w:rsid w:val="003B38CE"/>
    <w:rsid w:val="003D66CB"/>
    <w:rsid w:val="003D7C52"/>
    <w:rsid w:val="003F5409"/>
    <w:rsid w:val="0040284D"/>
    <w:rsid w:val="0043702C"/>
    <w:rsid w:val="00445E12"/>
    <w:rsid w:val="004724D7"/>
    <w:rsid w:val="00492655"/>
    <w:rsid w:val="004F6871"/>
    <w:rsid w:val="0050611B"/>
    <w:rsid w:val="005120D3"/>
    <w:rsid w:val="005411AF"/>
    <w:rsid w:val="00551A02"/>
    <w:rsid w:val="005534FA"/>
    <w:rsid w:val="005B3A43"/>
    <w:rsid w:val="005C39B5"/>
    <w:rsid w:val="005D3A03"/>
    <w:rsid w:val="005E6AF9"/>
    <w:rsid w:val="005F6BDF"/>
    <w:rsid w:val="0061754E"/>
    <w:rsid w:val="00623034"/>
    <w:rsid w:val="006D33BA"/>
    <w:rsid w:val="00722BDE"/>
    <w:rsid w:val="00747ADC"/>
    <w:rsid w:val="0076175C"/>
    <w:rsid w:val="008002C0"/>
    <w:rsid w:val="00862121"/>
    <w:rsid w:val="008738CB"/>
    <w:rsid w:val="008B0E56"/>
    <w:rsid w:val="008C5323"/>
    <w:rsid w:val="008D477A"/>
    <w:rsid w:val="008D5F9A"/>
    <w:rsid w:val="008E3AC1"/>
    <w:rsid w:val="00965151"/>
    <w:rsid w:val="009A6A3B"/>
    <w:rsid w:val="00A14369"/>
    <w:rsid w:val="00A249EB"/>
    <w:rsid w:val="00B33E18"/>
    <w:rsid w:val="00B353AB"/>
    <w:rsid w:val="00B4615C"/>
    <w:rsid w:val="00B823AA"/>
    <w:rsid w:val="00B9648E"/>
    <w:rsid w:val="00B97634"/>
    <w:rsid w:val="00BA45DB"/>
    <w:rsid w:val="00BF3C9D"/>
    <w:rsid w:val="00BF4184"/>
    <w:rsid w:val="00C0601E"/>
    <w:rsid w:val="00C31D30"/>
    <w:rsid w:val="00C370BD"/>
    <w:rsid w:val="00C438C0"/>
    <w:rsid w:val="00C97C01"/>
    <w:rsid w:val="00CD6E39"/>
    <w:rsid w:val="00CF6E91"/>
    <w:rsid w:val="00D151D3"/>
    <w:rsid w:val="00D343E0"/>
    <w:rsid w:val="00D85B68"/>
    <w:rsid w:val="00DB585C"/>
    <w:rsid w:val="00E1570F"/>
    <w:rsid w:val="00E34299"/>
    <w:rsid w:val="00E42578"/>
    <w:rsid w:val="00E6004D"/>
    <w:rsid w:val="00E81978"/>
    <w:rsid w:val="00E93155"/>
    <w:rsid w:val="00E96000"/>
    <w:rsid w:val="00EA1555"/>
    <w:rsid w:val="00EB510B"/>
    <w:rsid w:val="00EC2620"/>
    <w:rsid w:val="00EC313F"/>
    <w:rsid w:val="00EE5314"/>
    <w:rsid w:val="00F16C71"/>
    <w:rsid w:val="00F379B7"/>
    <w:rsid w:val="00F525FA"/>
    <w:rsid w:val="00F57B0C"/>
    <w:rsid w:val="00FC553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rsidRDefault="00BA5359">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A535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111D5F"/>
    <w:rsid w:val="00182DCA"/>
    <w:rsid w:val="00271548"/>
    <w:rsid w:val="00305D30"/>
    <w:rsid w:val="00321589"/>
    <w:rsid w:val="00722BDE"/>
    <w:rsid w:val="00A91B7B"/>
    <w:rsid w:val="00AA4428"/>
    <w:rsid w:val="00BA48ED"/>
    <w:rsid w:val="00BA5359"/>
    <w:rsid w:val="00CF06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188</Words>
  <Characters>1247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14T04:02:00Z</dcterms:created>
  <dcterms:modified xsi:type="dcterms:W3CDTF">2019-06-14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AsVLS8S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